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F59BA" w14:textId="1FEEAC35" w:rsidR="00A77802" w:rsidRDefault="00A77802" w:rsidP="00A77802">
      <w:pPr>
        <w:pStyle w:val="BodyText"/>
        <w:ind w:left="720" w:firstLine="720"/>
      </w:pPr>
      <w:r>
        <w:t>Teaching spatial thinking in nonprofit studies: A case study</w:t>
      </w:r>
    </w:p>
    <w:p w14:paraId="55A7C644" w14:textId="77777777" w:rsidR="00A77802" w:rsidRDefault="00A77802" w:rsidP="00A77802">
      <w:pPr>
        <w:pStyle w:val="Heading2"/>
      </w:pPr>
      <w:r>
        <w:br/>
      </w:r>
      <w:r w:rsidRPr="00B61214">
        <w:t>Declarations:</w:t>
      </w:r>
    </w:p>
    <w:p w14:paraId="206DF5B2" w14:textId="77777777" w:rsidR="00A77802" w:rsidRPr="00B61214" w:rsidRDefault="00A77802" w:rsidP="00A77802">
      <w:r w:rsidRPr="00B61214">
        <w:t>Funding: No funding was received to assist with the preparation of this manuscript.</w:t>
      </w:r>
    </w:p>
    <w:p w14:paraId="35778315" w14:textId="77777777" w:rsidR="00A77802" w:rsidRDefault="00A77802" w:rsidP="00A77802"/>
    <w:p w14:paraId="44EC992A" w14:textId="77777777" w:rsidR="00A77802" w:rsidRDefault="00A77802" w:rsidP="00A77802">
      <w:r w:rsidRPr="00B61214">
        <w:t>Conflicts of interest: The author ha</w:t>
      </w:r>
      <w:r>
        <w:t>s</w:t>
      </w:r>
      <w:r w:rsidRPr="00B61214">
        <w:t xml:space="preserve"> no relevant financial or non-financial interests to disclose.</w:t>
      </w:r>
    </w:p>
    <w:p w14:paraId="43BCC69C" w14:textId="77777777" w:rsidR="00A77802" w:rsidRPr="008F38E6" w:rsidRDefault="00A77802" w:rsidP="00A77802">
      <w:pPr>
        <w:pStyle w:val="Heading2"/>
      </w:pPr>
      <w:r w:rsidRPr="008F38E6">
        <w:t xml:space="preserve">Keywords: </w:t>
      </w:r>
    </w:p>
    <w:p w14:paraId="3C1C2D28" w14:textId="7916D4C8" w:rsidR="00A77802" w:rsidRDefault="00A77802" w:rsidP="00A77802">
      <w:pPr>
        <w:pStyle w:val="BodyText"/>
      </w:pPr>
      <w:r>
        <w:t xml:space="preserve">Spatial, Programming, Open data, Nonprofit education </w:t>
      </w:r>
    </w:p>
    <w:p w14:paraId="1FFD333F" w14:textId="22511DF6" w:rsidR="00A77802" w:rsidRDefault="00A77802" w:rsidP="00A77802">
      <w:pPr>
        <w:pStyle w:val="Heading2"/>
      </w:pPr>
      <w:r>
        <w:t xml:space="preserve">Possible Outlets: </w:t>
      </w:r>
    </w:p>
    <w:p w14:paraId="1CF71C65" w14:textId="25339EA4" w:rsidR="00A77802" w:rsidRPr="00A77802" w:rsidRDefault="00A77802" w:rsidP="00A77802">
      <w:r>
        <w:t>Nonprofit policy forum</w:t>
      </w:r>
    </w:p>
    <w:p w14:paraId="2717011D" w14:textId="704B1957" w:rsidR="00D22150" w:rsidRDefault="00D22150"/>
    <w:p w14:paraId="0C180556" w14:textId="7494D51E" w:rsidR="00C539ED" w:rsidRDefault="00C539ED">
      <w:r>
        <w:t>Word count: 2000-4000</w:t>
      </w:r>
    </w:p>
    <w:p w14:paraId="0CC0CC53" w14:textId="5B6B3955" w:rsidR="007E7AF2" w:rsidRDefault="007E7AF2"/>
    <w:p w14:paraId="3B836006" w14:textId="3A07A078" w:rsidR="007E7AF2" w:rsidRDefault="007E7AF2">
      <w:r>
        <w:br w:type="page"/>
      </w:r>
    </w:p>
    <w:p w14:paraId="51A3F0B6" w14:textId="5E7F7279" w:rsidR="007E7AF2" w:rsidRDefault="007E7AF2" w:rsidP="007E7AF2">
      <w:pPr>
        <w:pStyle w:val="Heading1"/>
      </w:pPr>
      <w:r>
        <w:lastRenderedPageBreak/>
        <w:t>Abstract</w:t>
      </w:r>
    </w:p>
    <w:p w14:paraId="5A57627F" w14:textId="45DE1E87" w:rsidR="007E7AF2" w:rsidRDefault="008379AA" w:rsidP="00EE6B49">
      <w:pPr>
        <w:pStyle w:val="BodyText"/>
      </w:pPr>
      <w:r>
        <w:t xml:space="preserve">Learning from data is a valuable skill for nonprofit professionals and researchers. </w:t>
      </w:r>
      <w:r w:rsidR="00EE6B49">
        <w:t>Most data have a spatial component, and data relevant to the nonprofit sector is no exception. Understanding spatial aspects of the nonprofit sector may provide valuable to social entrepreneurs guiding location choices, as well as information for funders to facilitate resource allocation. As a result, s</w:t>
      </w:r>
      <w:r w:rsidR="006F277E">
        <w:t xml:space="preserve">patial thinking is quickly becoming an essential component of critical thinking and decision making </w:t>
      </w:r>
      <w:r w:rsidR="00EE6B49">
        <w:t>among nonprofit professionals. This</w:t>
      </w:r>
      <w:r>
        <w:t xml:space="preserve"> </w:t>
      </w:r>
      <w:r w:rsidR="00EE6B49">
        <w:t xml:space="preserve">case study presents a local nonprofit data set, along with code and examples, to assist the </w:t>
      </w:r>
      <w:r>
        <w:t xml:space="preserve">instructors </w:t>
      </w:r>
      <w:r w:rsidR="00635613">
        <w:t xml:space="preserve">teaching </w:t>
      </w:r>
      <w:r w:rsidR="00EE6B49">
        <w:t>spatial aspects of the nonprofit sector</w:t>
      </w:r>
      <w:r w:rsidR="00635613">
        <w:t>, including spatial data analysis</w:t>
      </w:r>
      <w:r w:rsidR="00EE6B49">
        <w:t xml:space="preserve">. </w:t>
      </w:r>
    </w:p>
    <w:p w14:paraId="3753DC7F" w14:textId="273EBCDB" w:rsidR="00A30172" w:rsidRDefault="00A30172" w:rsidP="00EE6B49">
      <w:pPr>
        <w:pStyle w:val="BodyText"/>
      </w:pPr>
    </w:p>
    <w:p w14:paraId="2CDFEF15" w14:textId="25E3C415" w:rsidR="00A30172" w:rsidRDefault="00A30172" w:rsidP="00EE6B49">
      <w:pPr>
        <w:pStyle w:val="BodyText"/>
      </w:pPr>
    </w:p>
    <w:p w14:paraId="10A812D8" w14:textId="1AE79341" w:rsidR="006F277E" w:rsidRDefault="006F277E" w:rsidP="007E7AF2"/>
    <w:p w14:paraId="4108F397" w14:textId="0F75AC91" w:rsidR="006F277E" w:rsidRDefault="006F277E">
      <w:r>
        <w:br w:type="page"/>
      </w:r>
    </w:p>
    <w:p w14:paraId="5D4259E7" w14:textId="64524C34" w:rsidR="00A30172" w:rsidRDefault="00A30172" w:rsidP="00A30172">
      <w:pPr>
        <w:pStyle w:val="Heading1"/>
      </w:pPr>
      <w:r>
        <w:lastRenderedPageBreak/>
        <w:t>1 Introduction</w:t>
      </w:r>
    </w:p>
    <w:p w14:paraId="44424AFF" w14:textId="1F37CB7D" w:rsidR="00A30172" w:rsidRDefault="0051676E" w:rsidP="0051676E">
      <w:pPr>
        <w:pStyle w:val="BodyText"/>
      </w:pPr>
      <w:r>
        <w:tab/>
      </w:r>
      <w:r w:rsidR="00DD15D4">
        <w:t xml:space="preserve"> Data are an increasingly important component of </w:t>
      </w:r>
      <w:r w:rsidR="006F01A2">
        <w:t xml:space="preserve">nonprofit operations, as managers and other organizational members regularly employ a range of data in an effort to evaluate or improve programs, </w:t>
      </w:r>
      <w:r w:rsidR="0081581D">
        <w:t>communicate with stakeholders and donors</w:t>
      </w:r>
      <w:r w:rsidR="006F01A2">
        <w:t xml:space="preserve">, and satisfy accountability concerns </w:t>
      </w:r>
      <w:r w:rsidR="006F01A2">
        <w:fldChar w:fldCharType="begin"/>
      </w:r>
      <w:r w:rsidR="005D4536">
        <w:instrText xml:space="preserve"> ADDIN ZOTERO_ITEM CSL_CITATION {"citationID":"eBBvxL9M","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rsidR="006F01A2">
        <w:fldChar w:fldCharType="separate"/>
      </w:r>
      <w:r w:rsidR="006F01A2">
        <w:rPr>
          <w:noProof/>
        </w:rPr>
        <w:t>(Mayer &amp; Fischer, 2022)</w:t>
      </w:r>
      <w:r w:rsidR="006F01A2">
        <w:fldChar w:fldCharType="end"/>
      </w:r>
      <w:r w:rsidR="006F01A2">
        <w:t xml:space="preserve">. </w:t>
      </w:r>
      <w:r w:rsidR="003A315B">
        <w:t xml:space="preserve">Several programs focused on </w:t>
      </w:r>
      <w:r w:rsidR="0014174A">
        <w:t>nonprofit management have taken note of this emphasis</w:t>
      </w:r>
      <w:r w:rsidR="003A315B">
        <w:t xml:space="preserve">, a search of existing course offerings in the Seton Hall University database </w:t>
      </w:r>
      <w:r w:rsidR="003A315B">
        <w:fldChar w:fldCharType="begin"/>
      </w:r>
      <w:r w:rsidR="005D4536">
        <w:instrText xml:space="preserve"> ADDIN ZOTERO_ITEM CSL_CITATION {"citationID":"Qh7rLXpQ","properties":{"formattedCitation":"(Mirabella, 2022)","plainCitation":"(Mirabella, 2022)","noteIndex":0},"citationItems":[{"id":5713,"uris":["http://zotero.org/users/5067966/items/KSHIEAM7"],"itemData":{"id":5713,"type":"software","publisher":"Seton Hall University","title":"Nonprofit Management Education; Current Offerings in University-Based Programs","URL":"https://academic.shu.edu/npo/","author":[{"family":"Mirabella","given":"Roseanne"}],"accessed":{"date-parts":[["2022",8,11]]},"issued":{"date-parts":[["2022"]]},"citation-key":"mirabella2022"}}],"schema":"https://github.com/citation-style-language/schema/raw/master/csl-citation.json"} </w:instrText>
      </w:r>
      <w:r w:rsidR="003A315B">
        <w:fldChar w:fldCharType="separate"/>
      </w:r>
      <w:r w:rsidR="003A315B">
        <w:rPr>
          <w:noProof/>
        </w:rPr>
        <w:t>(Mirabella, 2022)</w:t>
      </w:r>
      <w:r w:rsidR="003A315B">
        <w:fldChar w:fldCharType="end"/>
      </w:r>
      <w:r w:rsidR="003A315B">
        <w:t xml:space="preserve"> revealed 10 courses </w:t>
      </w:r>
      <w:r w:rsidR="00B95193">
        <w:t xml:space="preserve">at 10 different universities </w:t>
      </w:r>
      <w:r w:rsidR="003A315B">
        <w:t>focused on working with data</w:t>
      </w:r>
      <w:r w:rsidR="00B95193">
        <w:t>.</w:t>
      </w:r>
      <w:r w:rsidR="003A315B">
        <w:t xml:space="preserve"> </w:t>
      </w:r>
      <w:r w:rsidR="00B95193">
        <w:t xml:space="preserve">These included </w:t>
      </w:r>
      <w:r w:rsidR="003A315B">
        <w:t xml:space="preserve">titles such as “data analytics for public and nonprofit managers,” “data analysis for social impact,” “data analytics/Metric in the nonprofit sector,” and “nonprofit data-based decision making.” </w:t>
      </w:r>
      <w:r w:rsidR="00BA7E28">
        <w:t>Importantly, d</w:t>
      </w:r>
      <w:r w:rsidR="003A315B">
        <w:t xml:space="preserve">ata increasingly have a spatial </w:t>
      </w:r>
      <w:r w:rsidR="00014E7B">
        <w:t>component</w:t>
      </w:r>
      <w:r w:rsidR="003A315B">
        <w:t xml:space="preserve"> </w:t>
      </w:r>
      <w:r w:rsidR="00014E7B">
        <w:t xml:space="preserve">which can provide crucial context </w:t>
      </w:r>
      <w:r w:rsidR="00B95193">
        <w:t xml:space="preserve">and assist in decision making </w:t>
      </w:r>
      <w:r w:rsidR="003A315B">
        <w:fldChar w:fldCharType="begin"/>
      </w:r>
      <w:r w:rsidR="00014E7B">
        <w:instrText xml:space="preserve"> ADDIN ZOTERO_ITEM CSL_CITATION {"citationID":"2zu8dfkn","properties":{"formattedCitation":"(Huang &amp; Wang, 2020)","plainCitation":"(Huang &amp; Wang, 2020)","noteIndex":0},"citationItems":[{"id":5702,"uris":["http://zotero.org/users/5067966/items/FRAW3J6V"],"itemData":{"id":5702,"type":"article-journal","abstract":"Eighty percent of big data are associated with spatial information, and thus are Big Spatial Data (BSD). BSD provides new and great opportunities to rework problems in urban and environmental sustainability with advanced BSD analytics. To fully leverage the advantages of BSD, it is integrated with conventional data (e.g. remote sensing images) and improved methods are developed. This paper introduces four case studies: (1) Detection of polycentric urban structures; (2) Evaluation of urban vibrancy; (3) Estimation of population exposure to PM2.5; and (4) Urban land-use classification via deep learning. The results provide evidence that integrated methods can harness the advantages of both traditional data and BSD. Meanwhile, they can also improve the effectiveness of big data itself. Finally, this study makes three key recommendations for the development of BSD with regards to data fusion, data and predicting analytics, and theoretical modeling.","container-title":"Geo-spatial Information Science","DOI":"10.1080/10095020.2020.1754138","ISSN":"1009-5020","issue":"2","note":"publisher: Taylor &amp; Francis\n_eprint: https://doi.org/10.1080/10095020.2020.1754138","page":"125-140","source":"Taylor and Francis+NEJM","title":"Big spatial data for urban and environmental sustainability","volume":"23","author":[{"family":"Huang","given":"Bo"},{"family":"Wang","given":"Jionghua"}],"issued":{"date-parts":[["2020",4,2]]},"citation-key":"huang2020"}}],"schema":"https://github.com/citation-style-language/schema/raw/master/csl-citation.json"} </w:instrText>
      </w:r>
      <w:r w:rsidR="003A315B">
        <w:fldChar w:fldCharType="separate"/>
      </w:r>
      <w:r w:rsidR="00014E7B">
        <w:rPr>
          <w:noProof/>
        </w:rPr>
        <w:t>(Huang &amp; Wang, 2020)</w:t>
      </w:r>
      <w:r w:rsidR="003A315B">
        <w:fldChar w:fldCharType="end"/>
      </w:r>
      <w:r w:rsidR="00014E7B">
        <w:t>.</w:t>
      </w:r>
      <w:r w:rsidR="00BA7E28">
        <w:t xml:space="preserve"> Yet, using the same database, a search for “spatial,” “space,” and “geography” returned no results.</w:t>
      </w:r>
      <w:r w:rsidR="00014E7B">
        <w:t xml:space="preserve"> Nonprofit scholars have called for increased attention to spatial aspects of the nonprofit sector </w:t>
      </w:r>
      <w:r w:rsidR="00014E7B">
        <w:fldChar w:fldCharType="begin"/>
      </w:r>
      <w:r w:rsidR="00014E7B">
        <w:instrText xml:space="preserve"> ADDIN ZOTERO_ITEM CSL_CITATION {"citationID":"RE51Vsg0","properties":{"formattedCitation":"(MacIndoe &amp; Oakley, 2022; Never, 2011)","plainCitation":"(MacIndoe &amp; Oakley, 2022; Never, 2011)","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act"}],"schema":"https://github.com/citation-style-language/schema/raw/master/csl-citation.json"} </w:instrText>
      </w:r>
      <w:r w:rsidR="00014E7B">
        <w:fldChar w:fldCharType="separate"/>
      </w:r>
      <w:r w:rsidR="00014E7B">
        <w:rPr>
          <w:noProof/>
        </w:rPr>
        <w:t>(MacIndoe &amp; Oakley, 2022; Never, 2011)</w:t>
      </w:r>
      <w:r w:rsidR="00014E7B">
        <w:fldChar w:fldCharType="end"/>
      </w:r>
      <w:r w:rsidR="00014E7B">
        <w:t xml:space="preserve"> as well as in organizational studies more broadly </w:t>
      </w:r>
      <w:r w:rsidR="00014E7B">
        <w:fldChar w:fldCharType="begin"/>
      </w:r>
      <w:r w:rsidR="00014E7B">
        <w:instrText xml:space="preserve"> ADDIN ZOTERO_ITEM CSL_CITATION {"citationID":"DHHmOoXX","properties":{"formattedCitation":"(van Wissen, 2004)","plainCitation":"(van Wissen, 2004)","noteIndex":0},"citationItems":[{"id":5654,"uris":["http://zotero.org/users/5067966/items/W22EFWFZ"],"itemData":{"id":5654,"type":"article-journal","abstract":"In this paper the density dependence model, which was developed in organizational ecology, is compared to the economic-geographical notion of agglomeration economies. There is a basic resemblance: both involve some form of positive feedback between size of the population and growth. The paper explores how the theoretical concepts compare to each other, and if an interdisciplinary crossfertilization between both is fruitful. It is found that there are a number of important similarities in the underlying theories. These refer to the process of legitimation, which has some close similarities to concepts derived from theories of new industrial districts, such as social capital, institutional thickness, and innovative milieux. Differences remain important as well. For instance, the sociological interpretation of competition is not transferable into notions of agglomeration economies. An important conclusion is that agglomeration effects can and should be incorporated into the density dependence model.","container-title":"Small Business Economics","DOI":"10.1023/B:SBEJ.0000022232.12761.a9","ISSN":"0921-898X","issue":"3/4","journalAbbreviation":"Small Business Economics","language":"en","page":"253-264","source":"DOI.org (Crossref)","title":"A Spatial Interpretation of the Density Dependence Model in Industrial Demography","volume":"22","author":[{"family":"Wissen","given":"Leo","non-dropping-particle":"van"}],"issued":{"date-parts":[["2004",4]]},"citation-key":"vanwissen2004"}}],"schema":"https://github.com/citation-style-language/schema/raw/master/csl-citation.json"} </w:instrText>
      </w:r>
      <w:r w:rsidR="00014E7B">
        <w:fldChar w:fldCharType="separate"/>
      </w:r>
      <w:r w:rsidR="00014E7B">
        <w:rPr>
          <w:noProof/>
        </w:rPr>
        <w:t>(van Wissen, 2004)</w:t>
      </w:r>
      <w:r w:rsidR="00014E7B">
        <w:fldChar w:fldCharType="end"/>
      </w:r>
      <w:r w:rsidR="00014E7B">
        <w:t xml:space="preserve">. </w:t>
      </w:r>
      <w:r w:rsidR="00B95193">
        <w:t>To assist with teaching of spatial aspects of the nonprofit sector, t</w:t>
      </w:r>
      <w:r w:rsidR="00762F91">
        <w:t>his brief article presents a case study of Cuyahoga County</w:t>
      </w:r>
      <w:r w:rsidR="00B95193">
        <w:t xml:space="preserve"> Ohio</w:t>
      </w:r>
      <w:r w:rsidR="0042180C">
        <w:t>, includ</w:t>
      </w:r>
      <w:r w:rsidR="00B95193">
        <w:t>ing</w:t>
      </w:r>
      <w:r w:rsidR="0042180C">
        <w:t xml:space="preserve"> data and code,</w:t>
      </w:r>
      <w:r w:rsidR="00762F91">
        <w:t xml:space="preserve"> </w:t>
      </w:r>
      <w:r w:rsidR="0042180C">
        <w:t>intended to assist with teaching about nonprofit geography.</w:t>
      </w:r>
    </w:p>
    <w:p w14:paraId="4DD719B8" w14:textId="77197E1C" w:rsidR="00A30172" w:rsidRDefault="00A30172" w:rsidP="00A30172">
      <w:pPr>
        <w:pStyle w:val="Heading1"/>
      </w:pPr>
      <w:r>
        <w:t>2 The Importance of Spatial Thinking</w:t>
      </w:r>
    </w:p>
    <w:p w14:paraId="2807EB6A" w14:textId="4DE6C11B" w:rsidR="00DD15D4" w:rsidRDefault="00DD15D4" w:rsidP="00BA7E28">
      <w:pPr>
        <w:pStyle w:val="BodyText"/>
        <w:ind w:firstLine="720"/>
      </w:pPr>
      <w:r>
        <w:t xml:space="preserve">Nonprofit organizations often provide benefits to those nearby. These benefits may include services associated with the mission of the organization, or auxiliary benefits, such as employment, improved communication </w:t>
      </w:r>
      <w:r w:rsidR="00BA7E28">
        <w:t xml:space="preserve">and goal alignment, or good will </w:t>
      </w:r>
      <w:r>
        <w:fldChar w:fldCharType="begin"/>
      </w:r>
      <w:r>
        <w:instrText xml:space="preserve"> ADDIN ZOTERO_ITEM CSL_CITATION {"citationID":"ki0ntlNe","properties":{"formattedCitation":"(Haslam et al., 2019; Marwell, 2004; McQuarrie &amp; Marwell, 2009)","plainCitation":"(Haslam et al., 2019; Marwell, 2004; McQuarrie &amp; Marwell, 2009)","noteIndex":0},"citationItems":[{"id":3129,"uris":["http://zotero.org/users/5067966/items/JFS5CV67"],"itemData":{"id":3129,"type":"article-journal","abstract":"Nonprofit organizations have the potential to influence public health by filling voids not filled by government or private organizations. Here we investigate whether the presence of health-related nonprofit organizations at the local community level helps to improve community-level obesity. This study used a time-series design using a random effects model to determine whether the entrance or exits of health nonprofits at the county level was associated with lower obesity rates in the US one and two years following the entrance or departures of nonprofits. The effect was small but significant in urban areas, with a smaller effect in rural areas. Our findings suggest that the presence of health nonprofits is associated with positive health outcomes, in this case obesity. The plausibility may be explained through the increased role nonprofits play in fostering social capital and increased promotion of health-related issues.","container-title":"Nonprofit Policy Forum","DOI":"10.1515/npf-2018-0040","ISSN":"2154-3348","issue":"3","language":"en","source":"DOI.org (Crossref)","title":"The Dynamic Impact of Nonprofit Organizations: Are Health-Related Nonprofit Organizations Associated with Improvements in Obesity at the Community Level?","title-short":"The Dynamic Impact of Nonprofit Organizations","URL":"https://www.degruyter.com/view/journals/npf/10/3/article-20180040.xml","volume":"10","author":[{"family":"Haslam","given":"Alyson"},{"family":"Nesbit","given":"Rebecca"},{"family":"Christensen","given":"Robert K."}],"accessed":{"date-parts":[["2021",1,6]]},"issued":{"date-parts":[["2019",8,15]]},"citation-key":"haslam2019"},"label":"page"},{"id":3183,"uris":["http://zotero.org/users/5067966/items/BV2JGLNL"],"itemData":{"id":3183,"type":"article-journal","container-title":"American Sociological Review","issue":"2","language":"en","page":"265-291","source":"Zotero","title":"Privatizing the Welfare State: Nonprofit Community-Based Organizations as Political Actors","volume":"69","author":[{"family":"Marwell","given":"Nicole P."}],"issued":{"date-parts":[["2004"]]},"citation-key":"marwell2004"},"label":"act"},{"id":3173,"uris":["http://zotero.org/users/5067966/items/7V76L939"],"itemData":{"id":3173,"type":"article-journal","abstract":"Our article takes issue with the treatment of organizations in much urban sociology. We argue that both Marxian political economists and Chicagoan ethnographers and quantitative analysts treat organizations as derivative rather than productive of urban social relations. This problem is not epistemological or methodological. Instead, it is rooted in the objects of analysis that urban sociologists choose. Drawing on key elements of structuration theory, we attempt to lay the groundwork for improving the treatment of organizations in urban sociology by flagging some of the key insights in the sociology of organizations. We do not view this intellectual borrowing as a one–way street, and we emphasize that urbanists have a contribution to make to sociological thinking about organizations. Correcting these problems is essential if we are to understand the link between contemporary institutional transformations and urban neighborhoods.","container-title":"City &amp; Community","DOI":"10.1111/j.1540-6040.2009.01288.x","ISSN":"1535-6841, 1540-6040","issue":"3","journalAbbreviation":"City &amp; Community","language":"en","page":"247-268","source":"DOI.org (Crossref)","title":"The Missing Organizational Dimension in Urban Sociology","volume":"8","author":[{"family":"McQuarrie","given":"Michael"},{"family":"Marwell","given":"Nicole P."}],"issued":{"date-parts":[["2009",9]]},"citation-key":"mcquarrie2009"},"label":"act"}],"schema":"https://github.com/citation-style-language/schema/raw/master/csl-citation.json"} </w:instrText>
      </w:r>
      <w:r>
        <w:fldChar w:fldCharType="separate"/>
      </w:r>
      <w:r>
        <w:rPr>
          <w:noProof/>
        </w:rPr>
        <w:t>(Haslam et al., 2019; Marwell, 2004; McQuarrie &amp; Marwell, 2009)</w:t>
      </w:r>
      <w:r>
        <w:fldChar w:fldCharType="end"/>
      </w:r>
      <w:r>
        <w:t xml:space="preserve">. </w:t>
      </w:r>
      <w:r w:rsidR="005D4536">
        <w:t xml:space="preserve">The local benefits provided by nonprofit organizations has resulted a pragmatic emphasis on the spatial arrangement of nonprofit </w:t>
      </w:r>
      <w:r w:rsidR="005D4536">
        <w:lastRenderedPageBreak/>
        <w:t xml:space="preserve">organizations </w:t>
      </w:r>
      <w:r w:rsidR="005D4536">
        <w:fldChar w:fldCharType="begin"/>
      </w:r>
      <w:r w:rsidR="005D4536">
        <w:instrText xml:space="preserve"> ADDIN ZOTERO_ITEM CSL_CITATION {"citationID":"ml8ymWSl","properties":{"formattedCitation":"(Joassart-Marcelli &amp; Wolch, 2003; Yan et al., 2014)","plainCitation":"(Joassart-Marcelli &amp; Wolch, 2003;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D4536">
        <w:fldChar w:fldCharType="separate"/>
      </w:r>
      <w:r w:rsidR="005D4536">
        <w:rPr>
          <w:noProof/>
        </w:rPr>
        <w:t>(Joassart-Marcelli &amp; Wolch, 2003; Yan et al., 2014)</w:t>
      </w:r>
      <w:r w:rsidR="005D4536">
        <w:fldChar w:fldCharType="end"/>
      </w:r>
      <w:r w:rsidR="00532B20">
        <w:t xml:space="preserve"> and expenses </w:t>
      </w:r>
      <w:r w:rsidR="00532B20">
        <w:fldChar w:fldCharType="begin"/>
      </w:r>
      <w:r w:rsidR="00532B20">
        <w:instrText xml:space="preserve"> ADDIN ZOTERO_ITEM CSL_CITATION {"citationID":"HUUrSQa9","properties":{"formattedCitation":"(Never, 2016)","plainCitation":"(Never, 2016)","noteIndex":0},"citationItems":[{"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schema":"https://github.com/citation-style-language/schema/raw/master/csl-citation.json"} </w:instrText>
      </w:r>
      <w:r w:rsidR="00532B20">
        <w:fldChar w:fldCharType="separate"/>
      </w:r>
      <w:r w:rsidR="00532B20">
        <w:rPr>
          <w:noProof/>
        </w:rPr>
        <w:t>(Never, 2016)</w:t>
      </w:r>
      <w:r w:rsidR="00532B20">
        <w:fldChar w:fldCharType="end"/>
      </w:r>
      <w:r w:rsidR="005D4536">
        <w:t xml:space="preserve">. However, the spatial distribution of nonprofits is of theoretical interest as well, providing opportunities to test a range of theories </w:t>
      </w:r>
      <w:r w:rsidR="005D4536">
        <w:fldChar w:fldCharType="begin"/>
      </w:r>
      <w:r w:rsidR="005D4536">
        <w:instrText xml:space="preserve"> ADDIN ZOTERO_ITEM CSL_CITATION {"citationID":"FolcDZOj","properties":{"formattedCitation":"(Carroll &amp; Hannan, 2000)","plainCitation":"(Carroll &amp; Hannan, 2000)","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rsidR="005D4536">
        <w:fldChar w:fldCharType="separate"/>
      </w:r>
      <w:r w:rsidR="005D4536">
        <w:rPr>
          <w:noProof/>
        </w:rPr>
        <w:t>(Carroll &amp; Hannan, 2000)</w:t>
      </w:r>
      <w:r w:rsidR="005D4536">
        <w:fldChar w:fldCharType="end"/>
      </w:r>
      <w:r w:rsidR="005D4536">
        <w:t>.</w:t>
      </w:r>
      <w:r w:rsidR="00F363BF">
        <w:t xml:space="preserve"> </w:t>
      </w:r>
      <w:r w:rsidR="00F363BF">
        <w:fldChar w:fldCharType="begin"/>
      </w:r>
      <w:r w:rsidR="00F363BF">
        <w:instrText xml:space="preserve"> ADDIN ZOTERO_ITEM CSL_CITATION {"citationID":"p4JExq1J","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rsidR="00F363BF">
        <w:fldChar w:fldCharType="separate"/>
      </w:r>
      <w:r w:rsidR="00F363BF">
        <w:rPr>
          <w:noProof/>
        </w:rPr>
        <w:t>MacIndoe &amp; Oakley (2022)</w:t>
      </w:r>
      <w:r w:rsidR="00F363BF">
        <w:fldChar w:fldCharType="end"/>
      </w:r>
      <w:r w:rsidR="00F363BF">
        <w:t xml:space="preserve"> suggest spatial dynamics of the nonprofit sector remain understudied and provide a range of questions that require spatial thinking and spatial data analysis.</w:t>
      </w:r>
    </w:p>
    <w:p w14:paraId="1F7DEA6B" w14:textId="409FE768" w:rsidR="001E5203" w:rsidRDefault="00BD77B3" w:rsidP="00F363BF">
      <w:pPr>
        <w:pStyle w:val="BodyText"/>
        <w:ind w:firstLine="720"/>
      </w:pPr>
      <w:r>
        <w:t xml:space="preserve">Outside of policy makers and researchers, incorporating data into decision making and planning processes are increasingly incorporated into management activities in nonprofit organizations </w:t>
      </w:r>
      <w:r>
        <w:fldChar w:fldCharType="begin"/>
      </w:r>
      <w:r>
        <w:instrText xml:space="preserve"> ADDIN ZOTERO_ITEM CSL_CITATION {"citationID":"RdXAVuXw","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fldChar w:fldCharType="separate"/>
      </w:r>
      <w:r>
        <w:rPr>
          <w:noProof/>
        </w:rPr>
        <w:t>(Mayer &amp; Fischer, 2022)</w:t>
      </w:r>
      <w:r>
        <w:fldChar w:fldCharType="end"/>
      </w:r>
      <w:r>
        <w:t>.</w:t>
      </w:r>
      <w:r w:rsidR="00F363BF" w:rsidRPr="00F363BF">
        <w:t xml:space="preserve"> </w:t>
      </w:r>
      <w:r w:rsidR="00F363BF">
        <w:fldChar w:fldCharType="begin"/>
      </w:r>
      <w:r w:rsidR="00F363BF">
        <w:instrText xml:space="preserve"> ADDIN ZOTERO_ITEM CSL_CITATION {"citationID":"4ESv3Ua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F363BF">
        <w:fldChar w:fldCharType="separate"/>
      </w:r>
      <w:r w:rsidR="00F363BF">
        <w:rPr>
          <w:noProof/>
        </w:rPr>
        <w:t>Never (2011)</w:t>
      </w:r>
      <w:r w:rsidR="00F363BF">
        <w:fldChar w:fldCharType="end"/>
      </w:r>
      <w:r w:rsidR="00F363BF">
        <w:t xml:space="preserve"> argued that maps are an essential tool for understanding the nonprofit sector and can help with identifying service gaps.</w:t>
      </w:r>
      <w:r w:rsidR="001E5203" w:rsidRPr="001E5203">
        <w:t xml:space="preserve"> </w:t>
      </w:r>
      <w:r w:rsidR="001E5203">
        <w:t xml:space="preserve">Nonprofit professionals, including foundations, have taken note of these needs and </w:t>
      </w:r>
      <w:r w:rsidR="007C571B">
        <w:t xml:space="preserve">over the past decade </w:t>
      </w:r>
      <w:r w:rsidR="001E5203">
        <w:t xml:space="preserve">several initiatives </w:t>
      </w:r>
      <w:r w:rsidR="007C571B">
        <w:t xml:space="preserve">have responded to the need for spatial integrating spatial information </w:t>
      </w:r>
      <w:r w:rsidR="007C571B">
        <w:fldChar w:fldCharType="begin"/>
      </w:r>
      <w:r w:rsidR="008403CB">
        <w:instrText xml:space="preserve"> ADDIN ZOTERO_ITEM CSL_CITATION {"citationID":"dm5Egktz","properties":{"formattedCitation":"(Roudebush et al., 2013)","plainCitation":"(Roudebush et al., 2013)","dontUpdate":true,"noteIndex":0},"citationItems":[{"id":5741,"uris":["http://zotero.org/users/5067966/items/GCBKQMTN"],"itemData":{"id":5741,"type":"article-journal","container-title":"Journal for nonprofit management","issue":"16","language":"en","page":"14","source":"Zotero","title":"Adding assets to need; Creating a community data landscape","volume":"1","author":[{"family":"Roudebush","given":"Margaret M"},{"family":"Fischer","given":"Robert L"},{"family":"Brudney","given":"Jeffrey L"}],"issued":{"date-parts":[["2013"]]},"citation-key":"roudebush2013"}}],"schema":"https://github.com/citation-style-language/schema/raw/master/csl-citation.json"} </w:instrText>
      </w:r>
      <w:r w:rsidR="007C571B">
        <w:fldChar w:fldCharType="separate"/>
      </w:r>
      <w:r w:rsidR="007C571B">
        <w:rPr>
          <w:noProof/>
        </w:rPr>
        <w:t>(</w:t>
      </w:r>
      <w:r w:rsidR="00D455B1">
        <w:rPr>
          <w:noProof/>
        </w:rPr>
        <w:t xml:space="preserve">see </w:t>
      </w:r>
      <w:r w:rsidR="007C571B">
        <w:rPr>
          <w:noProof/>
        </w:rPr>
        <w:t>Roudebush et al., 2013)</w:t>
      </w:r>
      <w:r w:rsidR="007C571B">
        <w:fldChar w:fldCharType="end"/>
      </w:r>
      <w:r w:rsidR="007C571B">
        <w:t>. For example, in 2010 the Urban Institute’s National Center for Charitable Statistics procured a grant to create a “Community Data Platform</w:t>
      </w:r>
      <w:r w:rsidR="00D455B1">
        <w:t>,</w:t>
      </w:r>
      <w:r w:rsidR="007C571B">
        <w:t>”</w:t>
      </w:r>
      <w:r w:rsidR="00D455B1">
        <w:t xml:space="preserve"> a data tool with the expressed purpose of facilitating the use of local information, with a spatial dimension (e.g., through geographic information systems</w:t>
      </w:r>
      <w:r w:rsidR="00A47A87">
        <w:t>, GIS</w:t>
      </w:r>
      <w:r w:rsidR="00D455B1">
        <w:t>), by nonprofit organizations.</w:t>
      </w:r>
      <w:r w:rsidR="00FE3F41">
        <w:t xml:space="preserve"> </w:t>
      </w:r>
      <w:r w:rsidR="00D455B1">
        <w:fldChar w:fldCharType="begin"/>
      </w:r>
      <w:r w:rsidR="008403CB">
        <w:instrText xml:space="preserve"> ADDIN ZOTERO_ITEM CSL_CITATION {"citationID":"f2vcI9YE","properties":{"formattedCitation":"(Brudney et al., 2016)","plainCitation":"(Brudney et al., 2016)","dontUpdate":true,"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schema":"https://github.com/citation-style-language/schema/raw/master/csl-citation.json"} </w:instrText>
      </w:r>
      <w:r w:rsidR="00D455B1">
        <w:fldChar w:fldCharType="separate"/>
      </w:r>
      <w:r w:rsidR="00D455B1">
        <w:rPr>
          <w:noProof/>
        </w:rPr>
        <w:t>Brudney et al. (2016)</w:t>
      </w:r>
      <w:r w:rsidR="00D455B1">
        <w:fldChar w:fldCharType="end"/>
      </w:r>
      <w:r w:rsidR="00D455B1">
        <w:t xml:space="preserve"> interviewed key </w:t>
      </w:r>
      <w:r w:rsidR="00FE3F41">
        <w:t xml:space="preserve">nonprofit </w:t>
      </w:r>
      <w:r w:rsidR="00D455B1">
        <w:t xml:space="preserve">stakeholders </w:t>
      </w:r>
      <w:r w:rsidR="00FE3F41">
        <w:t xml:space="preserve">using this </w:t>
      </w:r>
      <w:r w:rsidR="00A47A87">
        <w:t xml:space="preserve">GIS </w:t>
      </w:r>
      <w:r w:rsidR="00FE3F41">
        <w:t xml:space="preserve">platform and found the organizations used it to understand their community, seek collaboration, support programming, </w:t>
      </w:r>
      <w:r w:rsidR="00A47A87">
        <w:t xml:space="preserve">and </w:t>
      </w:r>
      <w:r w:rsidR="00FE3F41">
        <w:t>obtain funding</w:t>
      </w:r>
      <w:r w:rsidR="00A47A87">
        <w:t>.</w:t>
      </w:r>
      <w:r w:rsidR="00FE3F41">
        <w:t xml:space="preserve"> </w:t>
      </w:r>
      <w:r w:rsidR="00A47A87">
        <w:t xml:space="preserve">Although highly valued by nonprofits, these initiatives often fail to persist as the implementation may lack community engagement or the nonprofits may lack the technical ability or financing to fully embrace the technology </w:t>
      </w:r>
      <w:r w:rsidR="00A47A87">
        <w:fldChar w:fldCharType="begin"/>
      </w:r>
      <w:r w:rsidR="00A47A87">
        <w:instrText xml:space="preserve"> ADDIN ZOTERO_ITEM CSL_CITATION {"citationID":"KeDXDIq6","properties":{"formattedCitation":"(Brudney et al., 2016; Mayer &amp; Fischer, 2022)","plainCitation":"(Brudney et al., 2016; Mayer &amp; Fischer, 2022)","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label":"page"},{"id":3605,"uris":["http://zotero.org/users/5067966/items/H66YIRRG"],"itemData":{"id":3605,"type":"article-journal","container-title":"Submitted for publication","title":"Exploring data use in nonprofit organizations","author":[{"family":"Mayer","given":"Duncan J."},{"family":"Fischer","given":"Robert L."}],"issued":{"date-parts":[["2022"]]},"citation-key":"mayer2022a"},"label":"page"}],"schema":"https://github.com/citation-style-language/schema/raw/master/csl-citation.json"} </w:instrText>
      </w:r>
      <w:r w:rsidR="00A47A87">
        <w:fldChar w:fldCharType="separate"/>
      </w:r>
      <w:r w:rsidR="00A47A87">
        <w:rPr>
          <w:noProof/>
        </w:rPr>
        <w:t>(Brudney et al., 2016; Mayer &amp; Fischer, 2022)</w:t>
      </w:r>
      <w:r w:rsidR="00A47A87">
        <w:fldChar w:fldCharType="end"/>
      </w:r>
      <w:r w:rsidR="00A47A87">
        <w:t>.</w:t>
      </w:r>
    </w:p>
    <w:p w14:paraId="52848881" w14:textId="3DF07B13" w:rsidR="00F363BF" w:rsidRDefault="00464015" w:rsidP="008F3520">
      <w:pPr>
        <w:pStyle w:val="BodyText"/>
        <w:ind w:firstLine="720"/>
      </w:pPr>
      <w:r>
        <w:t>Spatial information has the potential to provide massive value to nonprofit professionals, including managers</w:t>
      </w:r>
      <w:r w:rsidR="00B641D2">
        <w:t xml:space="preserve">, they may also alter the conclusions for policy makers, philanthropists, and managers </w:t>
      </w:r>
      <w:r w:rsidR="00B641D2">
        <w:fldChar w:fldCharType="begin"/>
      </w:r>
      <w:r w:rsidR="00B641D2">
        <w:instrText xml:space="preserve"> ADDIN ZOTERO_ITEM CSL_CITATION {"citationID":"meZHM6Qu","properties":{"formattedCitation":"(MacIndoe &amp; Oakley, 2022; Mayer, 2022; Never, 2016)","plainCitation":"(MacIndoe &amp; Oakley, 2022; Mayer,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B641D2">
        <w:fldChar w:fldCharType="separate"/>
      </w:r>
      <w:r w:rsidR="00B641D2">
        <w:rPr>
          <w:noProof/>
        </w:rPr>
        <w:t>(MacIndoe &amp; Oakley, 2022; Mayer, 2022; Never, 2016)</w:t>
      </w:r>
      <w:r w:rsidR="00B641D2">
        <w:fldChar w:fldCharType="end"/>
      </w:r>
      <w:r w:rsidR="00B641D2">
        <w:t xml:space="preserve">. Yet our search revealed few </w:t>
      </w:r>
      <w:r w:rsidR="00AA01BA">
        <w:lastRenderedPageBreak/>
        <w:t xml:space="preserve">case studies and materials available for instructors in nonprofit studies to illustrate the importance of spatial thinking. In the next section, this paper presents a brief case study, with open data and code, intended to be used to illustrate the advantages of entering a spatial dimension into nonprofit </w:t>
      </w:r>
      <w:r w:rsidR="008F3520">
        <w:t>education</w:t>
      </w:r>
      <w:r w:rsidR="00AA01BA">
        <w:t>.</w:t>
      </w:r>
    </w:p>
    <w:p w14:paraId="67AB7E58" w14:textId="2908924D" w:rsidR="00A30172" w:rsidRDefault="00A30172" w:rsidP="00A30172">
      <w:pPr>
        <w:pStyle w:val="Heading1"/>
      </w:pPr>
      <w:r>
        <w:t>3 Case Study</w:t>
      </w:r>
    </w:p>
    <w:p w14:paraId="48E1668B" w14:textId="7BABF019" w:rsidR="00A30172" w:rsidRDefault="00C7756A" w:rsidP="008F3520">
      <w:pPr>
        <w:pStyle w:val="BodyText"/>
      </w:pPr>
      <w:r>
        <w:tab/>
      </w:r>
      <w:r w:rsidR="001E00A0">
        <w:t>The case study presented here covers the nonprofit sector of Cuyahoga County Ohio</w:t>
      </w:r>
      <w:r w:rsidR="008A6FA5">
        <w:t xml:space="preserve"> (USA) in 2016. Cuyahoga County is a relatively large county in Northeast Ohio, covering 1,246 square miles with a population of just over 1.2 million. The nonprofit sector of Cuyahoga County is interesting as well, as it contains the city of Cleveland</w:t>
      </w:r>
      <w:r w:rsidR="0053312F">
        <w:t>. Cleveland has a uniquely rich philanthropic history</w:t>
      </w:r>
      <w:r w:rsidR="008403CB">
        <w:t xml:space="preserve">, as it is home to some of the oldest community foundations federated agencies, which has previously made it of interest to scholars </w:t>
      </w:r>
      <w:r w:rsidR="008403CB">
        <w:fldChar w:fldCharType="begin"/>
      </w:r>
      <w:r w:rsidR="008403CB">
        <w:instrText xml:space="preserve"> ADDIN ZOTERO_ITEM CSL_CITATION {"citationID":"dW6J0JvH","properties":{"formattedCitation":"(Roudebush &amp; Brudney, 2012)","plainCitation":"(Roudebush &amp; Brudney, 2012)","noteIndex":0},"citationItems":[{"id":1837,"uris":["http://zotero.org/users/5067966/items/HDKT32JH"],"itemData":{"id":1837,"type":"article-journal","abstract":"This study began with an effort to obtain data on the economic contribution of the nonprofit sector in a large, metropolitan community to inform policy-makers. Despite the growing interest of policy-makers in the nonprofit sector, and the importance of accurate, reliable, and timely data to make sound public policy decisions and to evaluate their effects, we encountered considerable difficulty and gaps in assembling the necessary information. Based on our experience and the scholarly literature, we detail the problems and how scholars might address them in preparing reports on the local nonprofit sector. We conclude with recommendations to improve the collection, availability, and reliability of data on the nonprofit sector to guide public policymaking.","container-title":"Nonprofit Policy Forum","DOI":"10.1515/2154-3348.1044","ISSN":"2154-3348","issue":"1","language":"en","source":"DOI.org (Crossref)","title":"Making Policy Without Parameters: Obtaining Data on the Nonprofit Sector in a Local Community","title-short":"Making Policy Without Parameters","URL":"https://www.degruyter.com/view/j/npf.2012.3.issue-1/2154-3348.1044/2154-3348.1044.xml","volume":"3","author":[{"family":"Roudebush","given":"Margaret M."},{"family":"Brudney","given":"Jeffrey L."}],"accessed":{"date-parts":[["2019",5,26]]},"issued":{"date-parts":[["2012",1,8]]},"citation-key":"roudebushMakingPolicyParameters2012"}}],"schema":"https://github.com/citation-style-language/schema/raw/master/csl-citation.json"} </w:instrText>
      </w:r>
      <w:r w:rsidR="008403CB">
        <w:fldChar w:fldCharType="separate"/>
      </w:r>
      <w:r w:rsidR="008403CB">
        <w:rPr>
          <w:noProof/>
        </w:rPr>
        <w:t>(Roudebush &amp; Brudney, 2012)</w:t>
      </w:r>
      <w:r w:rsidR="008403CB">
        <w:fldChar w:fldCharType="end"/>
      </w:r>
      <w:r w:rsidR="008403CB">
        <w:t xml:space="preserve">. This case study uses the census tract as </w:t>
      </w:r>
      <w:r w:rsidR="005A60F4">
        <w:t>the</w:t>
      </w:r>
      <w:r w:rsidR="008403CB">
        <w:t xml:space="preserve"> unit of analysis, a widely used measure of </w:t>
      </w:r>
      <w:r w:rsidR="00CA302B">
        <w:t xml:space="preserve">a </w:t>
      </w:r>
      <w:r w:rsidR="008403CB">
        <w:t>neighborhood</w:t>
      </w:r>
      <w:r w:rsidR="00CA302B">
        <w:t xml:space="preserve">, which maps </w:t>
      </w:r>
      <w:r w:rsidR="005A60F4">
        <w:t xml:space="preserve">onto </w:t>
      </w:r>
      <w:r w:rsidR="00CA302B">
        <w:t xml:space="preserve">theories related to the local benefits of </w:t>
      </w:r>
      <w:r w:rsidR="005A60F4">
        <w:t>nonprofits and is part of a broader research agenda investigating the ecology of Cuyahoga County’s nonprofit sector.</w:t>
      </w:r>
      <w:r w:rsidR="001E00A0">
        <w:t xml:space="preserve"> </w:t>
      </w:r>
      <w:r w:rsidR="008F3520">
        <w:t xml:space="preserve">Spatial dynamics may be at play in a range of situations, however accounting for them </w:t>
      </w:r>
      <w:r w:rsidR="001E00A0">
        <w:t>becomes more important as sampling units get smaller or more clustered</w:t>
      </w:r>
      <w:r w:rsidR="008F3520">
        <w:t xml:space="preserve"> </w:t>
      </w:r>
      <w:r w:rsidR="008F3520">
        <w:fldChar w:fldCharType="begin"/>
      </w:r>
      <w:r w:rsidR="008F3520">
        <w:instrText xml:space="preserve"> ADDIN ZOTERO_ITEM CSL_CITATION {"citationID":"7J6Sd0rp","properties":{"formattedCitation":"(Dale, 2014)","plainCitation":"(Dale, 2014)","noteIndex":0},"citationItems":[{"id":4168,"uris":["http://zotero.org/users/5067966/items/RTTAY5NJ"],"itemData":{"id":4168,"type":"book","edition":"2nd edition","event-place":"Cambridge","ISBN":"978-0-521-14350-9","language":"English","number-of-pages":"454","publisher":"Cambridge University Press","publisher-place":"Cambridge","title":"Spatial Analysis: A Guide For Ecologists","title-short":"Spatial Analysis","author":[{"family":"Dale","given":"Mark R. T."}],"issued":{"date-parts":[["2014"]]},"citation-key":"dale2014"}}],"schema":"https://github.com/citation-style-language/schema/raw/master/csl-citation.json"} </w:instrText>
      </w:r>
      <w:r w:rsidR="008F3520">
        <w:fldChar w:fldCharType="separate"/>
      </w:r>
      <w:r w:rsidR="008F3520">
        <w:rPr>
          <w:noProof/>
        </w:rPr>
        <w:t>(Dale, 2014)</w:t>
      </w:r>
      <w:r w:rsidR="008F3520">
        <w:fldChar w:fldCharType="end"/>
      </w:r>
      <w:r w:rsidR="005A60F4">
        <w:t>. For this reason, the use of census tract level information, with its theoretical and pragmatic implications, provides an impetus for exploring spatial dynamics.</w:t>
      </w:r>
    </w:p>
    <w:p w14:paraId="0E26DC55" w14:textId="77777777" w:rsidR="005A60F4" w:rsidRPr="00A30172" w:rsidRDefault="005A60F4" w:rsidP="008F3520">
      <w:pPr>
        <w:pStyle w:val="BodyText"/>
      </w:pPr>
    </w:p>
    <w:p w14:paraId="23A2775B" w14:textId="77777777" w:rsidR="00A30172" w:rsidRDefault="00A30172" w:rsidP="007E7AF2"/>
    <w:p w14:paraId="32BFE412" w14:textId="304940C4" w:rsidR="00DC2F96" w:rsidRDefault="00DC2F96" w:rsidP="00DC2F96"/>
    <w:p w14:paraId="5229EE06" w14:textId="219EF036" w:rsidR="0014174A" w:rsidRDefault="0014174A">
      <w:r>
        <w:br w:type="page"/>
      </w:r>
    </w:p>
    <w:p w14:paraId="69721923" w14:textId="2C596AEA" w:rsidR="00DC2F96" w:rsidRDefault="0014174A" w:rsidP="0014174A">
      <w:pPr>
        <w:pStyle w:val="Heading1"/>
      </w:pPr>
      <w:r>
        <w:lastRenderedPageBreak/>
        <w:t xml:space="preserve">6 References </w:t>
      </w:r>
    </w:p>
    <w:p w14:paraId="263262CA" w14:textId="77777777" w:rsidR="008403CB" w:rsidRPr="008403CB" w:rsidRDefault="0014174A" w:rsidP="008403CB">
      <w:pPr>
        <w:pStyle w:val="Bibliography"/>
      </w:pPr>
      <w:r>
        <w:fldChar w:fldCharType="begin"/>
      </w:r>
      <w:r>
        <w:instrText xml:space="preserve"> ADDIN ZOTERO_BIBL {"uncited":[],"omitted":[],"custom":[]} CSL_BIBLIOGRAPHY </w:instrText>
      </w:r>
      <w:r>
        <w:fldChar w:fldCharType="separate"/>
      </w:r>
      <w:proofErr w:type="spellStart"/>
      <w:r w:rsidR="008403CB" w:rsidRPr="008403CB">
        <w:t>Brudney</w:t>
      </w:r>
      <w:proofErr w:type="spellEnd"/>
      <w:r w:rsidR="008403CB" w:rsidRPr="008403CB">
        <w:t xml:space="preserve">, J. L., Russell, A., &amp; Fischer, R. L. (2016). Using data to build community: Exploring one model of geographically specific data use in the non-profit sector. </w:t>
      </w:r>
      <w:r w:rsidR="008403CB" w:rsidRPr="008403CB">
        <w:rPr>
          <w:i/>
          <w:iCs/>
        </w:rPr>
        <w:t>Community Development Journal</w:t>
      </w:r>
      <w:r w:rsidR="008403CB" w:rsidRPr="008403CB">
        <w:t xml:space="preserve">, </w:t>
      </w:r>
      <w:proofErr w:type="gramStart"/>
      <w:r w:rsidR="008403CB" w:rsidRPr="008403CB">
        <w:t>cdj;bsw</w:t>
      </w:r>
      <w:proofErr w:type="gramEnd"/>
      <w:r w:rsidR="008403CB" w:rsidRPr="008403CB">
        <w:t>008v1. https://doi.org/10.1093/cdj/bsw008</w:t>
      </w:r>
    </w:p>
    <w:p w14:paraId="76049E2B" w14:textId="77777777" w:rsidR="008403CB" w:rsidRPr="008403CB" w:rsidRDefault="008403CB" w:rsidP="008403CB">
      <w:pPr>
        <w:pStyle w:val="Bibliography"/>
      </w:pPr>
      <w:r w:rsidRPr="008403CB">
        <w:t xml:space="preserve">Carroll, G., &amp; Hannan, M. T. (2000). </w:t>
      </w:r>
      <w:r w:rsidRPr="008403CB">
        <w:rPr>
          <w:i/>
          <w:iCs/>
        </w:rPr>
        <w:t>The demography of corporations and industries</w:t>
      </w:r>
      <w:r w:rsidRPr="008403CB">
        <w:t>. Princeton University Press.</w:t>
      </w:r>
    </w:p>
    <w:p w14:paraId="2A34E011" w14:textId="77777777" w:rsidR="008403CB" w:rsidRPr="008403CB" w:rsidRDefault="008403CB" w:rsidP="008403CB">
      <w:pPr>
        <w:pStyle w:val="Bibliography"/>
      </w:pPr>
      <w:r w:rsidRPr="008403CB">
        <w:t xml:space="preserve">Dale, M. R. T. (2014). </w:t>
      </w:r>
      <w:r w:rsidRPr="008403CB">
        <w:rPr>
          <w:i/>
          <w:iCs/>
        </w:rPr>
        <w:t xml:space="preserve">Spatial Analysis: A Guide </w:t>
      </w:r>
      <w:proofErr w:type="gramStart"/>
      <w:r w:rsidRPr="008403CB">
        <w:rPr>
          <w:i/>
          <w:iCs/>
        </w:rPr>
        <w:t>For</w:t>
      </w:r>
      <w:proofErr w:type="gramEnd"/>
      <w:r w:rsidRPr="008403CB">
        <w:rPr>
          <w:i/>
          <w:iCs/>
        </w:rPr>
        <w:t xml:space="preserve"> Ecologists</w:t>
      </w:r>
      <w:r w:rsidRPr="008403CB">
        <w:t xml:space="preserve"> (2nd edition). Cambridge University Press.</w:t>
      </w:r>
    </w:p>
    <w:p w14:paraId="4984BD2C" w14:textId="77777777" w:rsidR="008403CB" w:rsidRPr="008403CB" w:rsidRDefault="008403CB" w:rsidP="008403CB">
      <w:pPr>
        <w:pStyle w:val="Bibliography"/>
      </w:pPr>
      <w:r w:rsidRPr="008403CB">
        <w:t xml:space="preserve">Haslam, A., Nesbit, R., &amp; Christensen, R. K. (2019). The Dynamic Impact of Nonprofit Organizations: Are Health-Related Nonprofit Organizations Associated with Improvements in Obesity at the Community Level? </w:t>
      </w:r>
      <w:r w:rsidRPr="008403CB">
        <w:rPr>
          <w:i/>
          <w:iCs/>
        </w:rPr>
        <w:t>Nonprofit Policy Forum</w:t>
      </w:r>
      <w:r w:rsidRPr="008403CB">
        <w:t xml:space="preserve">, </w:t>
      </w:r>
      <w:r w:rsidRPr="008403CB">
        <w:rPr>
          <w:i/>
          <w:iCs/>
        </w:rPr>
        <w:t>10</w:t>
      </w:r>
      <w:r w:rsidRPr="008403CB">
        <w:t>(3). https://doi.org/10.1515/npf-2018-0040</w:t>
      </w:r>
    </w:p>
    <w:p w14:paraId="045A2864" w14:textId="77777777" w:rsidR="008403CB" w:rsidRPr="008403CB" w:rsidRDefault="008403CB" w:rsidP="008403CB">
      <w:pPr>
        <w:pStyle w:val="Bibliography"/>
      </w:pPr>
      <w:r w:rsidRPr="008403CB">
        <w:t xml:space="preserve">Huang, B., &amp; Wang, J. (2020). Big spatial data for urban and environmental sustainability. </w:t>
      </w:r>
      <w:r w:rsidRPr="008403CB">
        <w:rPr>
          <w:i/>
          <w:iCs/>
        </w:rPr>
        <w:t>Geo-Spatial Information Science</w:t>
      </w:r>
      <w:r w:rsidRPr="008403CB">
        <w:t xml:space="preserve">, </w:t>
      </w:r>
      <w:r w:rsidRPr="008403CB">
        <w:rPr>
          <w:i/>
          <w:iCs/>
        </w:rPr>
        <w:t>23</w:t>
      </w:r>
      <w:r w:rsidRPr="008403CB">
        <w:t>(2), 125–140. https://doi.org/10.1080/10095020.2020.1754138</w:t>
      </w:r>
    </w:p>
    <w:p w14:paraId="11CC2AEB" w14:textId="77777777" w:rsidR="008403CB" w:rsidRPr="008403CB" w:rsidRDefault="008403CB" w:rsidP="008403CB">
      <w:pPr>
        <w:pStyle w:val="Bibliography"/>
      </w:pPr>
      <w:proofErr w:type="spellStart"/>
      <w:r w:rsidRPr="008403CB">
        <w:t>Joassart-Marcelli</w:t>
      </w:r>
      <w:proofErr w:type="spellEnd"/>
      <w:r w:rsidRPr="008403CB">
        <w:t xml:space="preserve">, P., &amp; </w:t>
      </w:r>
      <w:proofErr w:type="spellStart"/>
      <w:r w:rsidRPr="008403CB">
        <w:t>Wolch</w:t>
      </w:r>
      <w:proofErr w:type="spellEnd"/>
      <w:r w:rsidRPr="008403CB">
        <w:t xml:space="preserve">, J. R. (2003). The </w:t>
      </w:r>
      <w:proofErr w:type="spellStart"/>
      <w:r w:rsidRPr="008403CB">
        <w:t>Intrametropolitan</w:t>
      </w:r>
      <w:proofErr w:type="spellEnd"/>
      <w:r w:rsidRPr="008403CB">
        <w:t xml:space="preserve"> Geography of Poverty and the Nonprofit Sector in Southern California. </w:t>
      </w:r>
      <w:r w:rsidRPr="008403CB">
        <w:rPr>
          <w:i/>
          <w:iCs/>
        </w:rPr>
        <w:t>Nonprofit and Voluntary Sector Quarterly</w:t>
      </w:r>
      <w:r w:rsidRPr="008403CB">
        <w:t xml:space="preserve">, </w:t>
      </w:r>
      <w:r w:rsidRPr="008403CB">
        <w:rPr>
          <w:i/>
          <w:iCs/>
        </w:rPr>
        <w:t>32</w:t>
      </w:r>
      <w:r w:rsidRPr="008403CB">
        <w:t>(1), 70–96. https://doi.org/10.1177/0899764002250007</w:t>
      </w:r>
    </w:p>
    <w:p w14:paraId="609741C0" w14:textId="77777777" w:rsidR="008403CB" w:rsidRPr="008403CB" w:rsidRDefault="008403CB" w:rsidP="008403CB">
      <w:pPr>
        <w:pStyle w:val="Bibliography"/>
      </w:pPr>
      <w:proofErr w:type="spellStart"/>
      <w:r w:rsidRPr="008403CB">
        <w:t>MacIndoe</w:t>
      </w:r>
      <w:proofErr w:type="spellEnd"/>
      <w:r w:rsidRPr="008403CB">
        <w:t xml:space="preserve">, H., &amp; Oakley, D. (2022). Encouraging a Spatial Perspective in Third Sector Studies: Exploratory Spatial Data Analysis and Spatial Regression Analysis. </w:t>
      </w:r>
      <w:r w:rsidRPr="008403CB">
        <w:rPr>
          <w:i/>
          <w:iCs/>
        </w:rPr>
        <w:t>VOLUNTAS: International Journal of Voluntary and Nonprofit Organizations</w:t>
      </w:r>
      <w:r w:rsidRPr="008403CB">
        <w:t>. https://doi.org/10.1007/s11266-022-00459-6</w:t>
      </w:r>
    </w:p>
    <w:p w14:paraId="25C24E6D" w14:textId="77777777" w:rsidR="008403CB" w:rsidRPr="008403CB" w:rsidRDefault="008403CB" w:rsidP="008403CB">
      <w:pPr>
        <w:pStyle w:val="Bibliography"/>
      </w:pPr>
      <w:proofErr w:type="spellStart"/>
      <w:r w:rsidRPr="008403CB">
        <w:lastRenderedPageBreak/>
        <w:t>Marwell</w:t>
      </w:r>
      <w:proofErr w:type="spellEnd"/>
      <w:r w:rsidRPr="008403CB">
        <w:t xml:space="preserve">, N. P. (2004). Privatizing the Welfare State: Nonprofit Community-Based Organizations as Political Actors. </w:t>
      </w:r>
      <w:r w:rsidRPr="008403CB">
        <w:rPr>
          <w:i/>
          <w:iCs/>
        </w:rPr>
        <w:t>American Sociological Review</w:t>
      </w:r>
      <w:r w:rsidRPr="008403CB">
        <w:t xml:space="preserve">, </w:t>
      </w:r>
      <w:r w:rsidRPr="008403CB">
        <w:rPr>
          <w:i/>
          <w:iCs/>
        </w:rPr>
        <w:t>69</w:t>
      </w:r>
      <w:r w:rsidRPr="008403CB">
        <w:t>(2), 265–291.</w:t>
      </w:r>
    </w:p>
    <w:p w14:paraId="2A475FC0" w14:textId="77777777" w:rsidR="008403CB" w:rsidRPr="008403CB" w:rsidRDefault="008403CB" w:rsidP="008403CB">
      <w:pPr>
        <w:pStyle w:val="Bibliography"/>
      </w:pPr>
      <w:r w:rsidRPr="008403CB">
        <w:t xml:space="preserve">Mayer, D. J. (2022). Understanding Location and Density; A Spatial Analysis of Cuyahoga County Ohio’s Nonprofit Sector. </w:t>
      </w:r>
      <w:r w:rsidRPr="008403CB">
        <w:rPr>
          <w:i/>
          <w:iCs/>
        </w:rPr>
        <w:t>Submitted for Publication</w:t>
      </w:r>
      <w:r w:rsidRPr="008403CB">
        <w:t>.</w:t>
      </w:r>
    </w:p>
    <w:p w14:paraId="0F310C6A" w14:textId="77777777" w:rsidR="008403CB" w:rsidRPr="008403CB" w:rsidRDefault="008403CB" w:rsidP="008403CB">
      <w:pPr>
        <w:pStyle w:val="Bibliography"/>
      </w:pPr>
      <w:r w:rsidRPr="008403CB">
        <w:t xml:space="preserve">Mayer, D. J., &amp; Fischer, R. L. (2022). Exploring data use in nonprofit organizations. </w:t>
      </w:r>
      <w:r w:rsidRPr="008403CB">
        <w:rPr>
          <w:i/>
          <w:iCs/>
        </w:rPr>
        <w:t>Submitted for Publication</w:t>
      </w:r>
      <w:r w:rsidRPr="008403CB">
        <w:t>.</w:t>
      </w:r>
    </w:p>
    <w:p w14:paraId="67B5F2CE" w14:textId="77777777" w:rsidR="008403CB" w:rsidRPr="008403CB" w:rsidRDefault="008403CB" w:rsidP="008403CB">
      <w:pPr>
        <w:pStyle w:val="Bibliography"/>
      </w:pPr>
      <w:r w:rsidRPr="008403CB">
        <w:t xml:space="preserve">McQuarrie, M., &amp; </w:t>
      </w:r>
      <w:proofErr w:type="spellStart"/>
      <w:r w:rsidRPr="008403CB">
        <w:t>Marwell</w:t>
      </w:r>
      <w:proofErr w:type="spellEnd"/>
      <w:r w:rsidRPr="008403CB">
        <w:t xml:space="preserve">, N. P. (2009). The Missing Organizational Dimension in Urban Sociology. </w:t>
      </w:r>
      <w:r w:rsidRPr="008403CB">
        <w:rPr>
          <w:i/>
          <w:iCs/>
        </w:rPr>
        <w:t>City &amp; Community</w:t>
      </w:r>
      <w:r w:rsidRPr="008403CB">
        <w:t xml:space="preserve">, </w:t>
      </w:r>
      <w:r w:rsidRPr="008403CB">
        <w:rPr>
          <w:i/>
          <w:iCs/>
        </w:rPr>
        <w:t>8</w:t>
      </w:r>
      <w:r w:rsidRPr="008403CB">
        <w:t>(3), 247–268. https://doi.org/10.1111/j.1540-6040.2009.01288.x</w:t>
      </w:r>
    </w:p>
    <w:p w14:paraId="4A30C0CC" w14:textId="77777777" w:rsidR="008403CB" w:rsidRPr="008403CB" w:rsidRDefault="008403CB" w:rsidP="008403CB">
      <w:pPr>
        <w:pStyle w:val="Bibliography"/>
      </w:pPr>
      <w:r w:rsidRPr="008403CB">
        <w:t xml:space="preserve">Mirabella, R. (2022). </w:t>
      </w:r>
      <w:r w:rsidRPr="008403CB">
        <w:rPr>
          <w:i/>
          <w:iCs/>
        </w:rPr>
        <w:t>Nonprofit Management Education; Current Offerings in University-Based Programs</w:t>
      </w:r>
      <w:r w:rsidRPr="008403CB">
        <w:t>. Seton Hall University. https://academic.shu.edu/npo/</w:t>
      </w:r>
    </w:p>
    <w:p w14:paraId="4B612488" w14:textId="77777777" w:rsidR="008403CB" w:rsidRPr="008403CB" w:rsidRDefault="008403CB" w:rsidP="008403CB">
      <w:pPr>
        <w:pStyle w:val="Bibliography"/>
      </w:pPr>
      <w:r w:rsidRPr="008403CB">
        <w:t xml:space="preserve">Never, B. (2011). The Case for Better Maps of Social Service Provision: Using the Holy Cross Dispute to Illustrate More Effective Mapping. </w:t>
      </w:r>
      <w:r w:rsidRPr="008403CB">
        <w:rPr>
          <w:i/>
          <w:iCs/>
        </w:rPr>
        <w:t>VOLUNTAS: International Journal of Voluntary and Nonprofit Organizations</w:t>
      </w:r>
      <w:r w:rsidRPr="008403CB">
        <w:t xml:space="preserve">, </w:t>
      </w:r>
      <w:r w:rsidRPr="008403CB">
        <w:rPr>
          <w:i/>
          <w:iCs/>
        </w:rPr>
        <w:t>22</w:t>
      </w:r>
      <w:r w:rsidRPr="008403CB">
        <w:t>(1), 174–188. https://doi.org/10.1007/s11266-010-9123-y</w:t>
      </w:r>
    </w:p>
    <w:p w14:paraId="68C347C0" w14:textId="77777777" w:rsidR="008403CB" w:rsidRPr="008403CB" w:rsidRDefault="008403CB" w:rsidP="008403CB">
      <w:pPr>
        <w:pStyle w:val="Bibliography"/>
      </w:pPr>
      <w:r w:rsidRPr="008403CB">
        <w:t xml:space="preserve">Never, B. (2016). Place matters: The spatial effects of human service expenditures. </w:t>
      </w:r>
      <w:r w:rsidRPr="008403CB">
        <w:rPr>
          <w:i/>
          <w:iCs/>
        </w:rPr>
        <w:t>Nonprofit Policy Forum</w:t>
      </w:r>
      <w:r w:rsidRPr="008403CB">
        <w:t xml:space="preserve">, </w:t>
      </w:r>
      <w:r w:rsidRPr="008403CB">
        <w:rPr>
          <w:i/>
          <w:iCs/>
        </w:rPr>
        <w:t>7</w:t>
      </w:r>
      <w:r w:rsidRPr="008403CB">
        <w:t>(3), 20. https://doi.org/DOI 10.1515/npf-2015-0025</w:t>
      </w:r>
    </w:p>
    <w:p w14:paraId="26A4827E" w14:textId="77777777" w:rsidR="008403CB" w:rsidRPr="008403CB" w:rsidRDefault="008403CB" w:rsidP="008403CB">
      <w:pPr>
        <w:pStyle w:val="Bibliography"/>
      </w:pPr>
      <w:proofErr w:type="spellStart"/>
      <w:r w:rsidRPr="008403CB">
        <w:t>Roudebush</w:t>
      </w:r>
      <w:proofErr w:type="spellEnd"/>
      <w:r w:rsidRPr="008403CB">
        <w:t xml:space="preserve">, M. M., &amp; </w:t>
      </w:r>
      <w:proofErr w:type="spellStart"/>
      <w:r w:rsidRPr="008403CB">
        <w:t>Brudney</w:t>
      </w:r>
      <w:proofErr w:type="spellEnd"/>
      <w:r w:rsidRPr="008403CB">
        <w:t xml:space="preserve">, J. L. (2012). Making Policy Without Parameters: Obtaining Data on the Nonprofit Sector in a Local Community. </w:t>
      </w:r>
      <w:r w:rsidRPr="008403CB">
        <w:rPr>
          <w:i/>
          <w:iCs/>
        </w:rPr>
        <w:t>Nonprofit Policy Forum</w:t>
      </w:r>
      <w:r w:rsidRPr="008403CB">
        <w:t xml:space="preserve">, </w:t>
      </w:r>
      <w:r w:rsidRPr="008403CB">
        <w:rPr>
          <w:i/>
          <w:iCs/>
        </w:rPr>
        <w:t>3</w:t>
      </w:r>
      <w:r w:rsidRPr="008403CB">
        <w:t>(1). https://doi.org/10.1515/2154-3348.1044</w:t>
      </w:r>
    </w:p>
    <w:p w14:paraId="102EEB47" w14:textId="77777777" w:rsidR="008403CB" w:rsidRPr="008403CB" w:rsidRDefault="008403CB" w:rsidP="008403CB">
      <w:pPr>
        <w:pStyle w:val="Bibliography"/>
      </w:pPr>
      <w:proofErr w:type="spellStart"/>
      <w:r w:rsidRPr="008403CB">
        <w:t>Roudebush</w:t>
      </w:r>
      <w:proofErr w:type="spellEnd"/>
      <w:r w:rsidRPr="008403CB">
        <w:t xml:space="preserve">, M. M., Fischer, R. L., &amp; </w:t>
      </w:r>
      <w:proofErr w:type="spellStart"/>
      <w:r w:rsidRPr="008403CB">
        <w:t>Brudney</w:t>
      </w:r>
      <w:proofErr w:type="spellEnd"/>
      <w:r w:rsidRPr="008403CB">
        <w:t xml:space="preserve">, J. L. (2013). Adding assets to </w:t>
      </w:r>
      <w:proofErr w:type="gramStart"/>
      <w:r w:rsidRPr="008403CB">
        <w:t>need;</w:t>
      </w:r>
      <w:proofErr w:type="gramEnd"/>
      <w:r w:rsidRPr="008403CB">
        <w:t xml:space="preserve"> Creating a community data landscape. </w:t>
      </w:r>
      <w:r w:rsidRPr="008403CB">
        <w:rPr>
          <w:i/>
          <w:iCs/>
        </w:rPr>
        <w:t>Journal for Nonprofit Management</w:t>
      </w:r>
      <w:r w:rsidRPr="008403CB">
        <w:t xml:space="preserve">, </w:t>
      </w:r>
      <w:r w:rsidRPr="008403CB">
        <w:rPr>
          <w:i/>
          <w:iCs/>
        </w:rPr>
        <w:t>1</w:t>
      </w:r>
      <w:r w:rsidRPr="008403CB">
        <w:t>(16), 14.</w:t>
      </w:r>
    </w:p>
    <w:p w14:paraId="7304AB8D" w14:textId="77777777" w:rsidR="008403CB" w:rsidRPr="008403CB" w:rsidRDefault="008403CB" w:rsidP="008403CB">
      <w:pPr>
        <w:pStyle w:val="Bibliography"/>
      </w:pPr>
      <w:r w:rsidRPr="008403CB">
        <w:lastRenderedPageBreak/>
        <w:t xml:space="preserve">van Wissen, L. (2004). A Spatial Interpretation of the Density Dependence Model in Industrial Demography. </w:t>
      </w:r>
      <w:r w:rsidRPr="008403CB">
        <w:rPr>
          <w:i/>
          <w:iCs/>
        </w:rPr>
        <w:t>Small Business Economics</w:t>
      </w:r>
      <w:r w:rsidRPr="008403CB">
        <w:t xml:space="preserve">, </w:t>
      </w:r>
      <w:r w:rsidRPr="008403CB">
        <w:rPr>
          <w:i/>
          <w:iCs/>
        </w:rPr>
        <w:t>22</w:t>
      </w:r>
      <w:r w:rsidRPr="008403CB">
        <w:t>(3/4), 253–264. https://doi.org/10.1023/B:SBEJ.0000022232.12761.a9</w:t>
      </w:r>
    </w:p>
    <w:p w14:paraId="1536393C" w14:textId="77777777" w:rsidR="008403CB" w:rsidRPr="008403CB" w:rsidRDefault="008403CB" w:rsidP="008403CB">
      <w:pPr>
        <w:pStyle w:val="Bibliography"/>
      </w:pPr>
      <w:r w:rsidRPr="008403CB">
        <w:t xml:space="preserve">Yan, J., Guo, C., &amp; Paarlberg, L. E. (2014). Are Nonprofit Antipoverty Organizations Located Where They Are Needed? A Spatial Analysis of the Greater Hartford Region. </w:t>
      </w:r>
      <w:r w:rsidRPr="008403CB">
        <w:rPr>
          <w:i/>
          <w:iCs/>
        </w:rPr>
        <w:t>The American Statistician</w:t>
      </w:r>
      <w:r w:rsidRPr="008403CB">
        <w:t xml:space="preserve">, </w:t>
      </w:r>
      <w:r w:rsidRPr="008403CB">
        <w:rPr>
          <w:i/>
          <w:iCs/>
        </w:rPr>
        <w:t>68</w:t>
      </w:r>
      <w:r w:rsidRPr="008403CB">
        <w:t>(4), 243–252. https://doi.org/10.1080/00031305.2014.955211</w:t>
      </w:r>
    </w:p>
    <w:p w14:paraId="7D676187" w14:textId="47B716F8" w:rsidR="003A315B" w:rsidRDefault="0014174A" w:rsidP="0014174A">
      <w:r>
        <w:fldChar w:fldCharType="end"/>
      </w:r>
    </w:p>
    <w:p w14:paraId="6BDCDC04" w14:textId="75983AA2" w:rsidR="0024381D" w:rsidRDefault="0024381D">
      <w:r>
        <w:br w:type="page"/>
      </w:r>
    </w:p>
    <w:p w14:paraId="6C0E5D2C" w14:textId="4D2B3DF5" w:rsidR="0014174A" w:rsidRDefault="0014174A" w:rsidP="0014174A"/>
    <w:tbl>
      <w:tblPr>
        <w:tblStyle w:val="TableGrid"/>
        <w:tblW w:w="0" w:type="auto"/>
        <w:tblLook w:val="04A0" w:firstRow="1" w:lastRow="0" w:firstColumn="1" w:lastColumn="0" w:noHBand="0" w:noVBand="1"/>
      </w:tblPr>
      <w:tblGrid>
        <w:gridCol w:w="1558"/>
        <w:gridCol w:w="1558"/>
        <w:gridCol w:w="1558"/>
        <w:gridCol w:w="1558"/>
        <w:gridCol w:w="1559"/>
        <w:gridCol w:w="1559"/>
      </w:tblGrid>
      <w:tr w:rsidR="0024381D" w14:paraId="65BB57DE" w14:textId="77777777" w:rsidTr="0024381D">
        <w:tc>
          <w:tcPr>
            <w:tcW w:w="1558" w:type="dxa"/>
          </w:tcPr>
          <w:p w14:paraId="1E268AC5" w14:textId="77777777" w:rsidR="0024381D" w:rsidRDefault="0024381D" w:rsidP="0014174A"/>
        </w:tc>
        <w:tc>
          <w:tcPr>
            <w:tcW w:w="1558" w:type="dxa"/>
          </w:tcPr>
          <w:p w14:paraId="47A6574C" w14:textId="77777777" w:rsidR="0024381D" w:rsidRDefault="0024381D" w:rsidP="0014174A"/>
        </w:tc>
        <w:tc>
          <w:tcPr>
            <w:tcW w:w="1558" w:type="dxa"/>
          </w:tcPr>
          <w:p w14:paraId="536FCD22" w14:textId="77777777" w:rsidR="0024381D" w:rsidRDefault="0024381D" w:rsidP="0014174A"/>
        </w:tc>
        <w:tc>
          <w:tcPr>
            <w:tcW w:w="1558" w:type="dxa"/>
          </w:tcPr>
          <w:p w14:paraId="031D78FB" w14:textId="77777777" w:rsidR="0024381D" w:rsidRDefault="0024381D" w:rsidP="0014174A"/>
        </w:tc>
        <w:tc>
          <w:tcPr>
            <w:tcW w:w="1559" w:type="dxa"/>
          </w:tcPr>
          <w:p w14:paraId="1CB6F0AE" w14:textId="77777777" w:rsidR="0024381D" w:rsidRDefault="0024381D" w:rsidP="0014174A"/>
        </w:tc>
        <w:tc>
          <w:tcPr>
            <w:tcW w:w="1559" w:type="dxa"/>
          </w:tcPr>
          <w:p w14:paraId="313BFF3B" w14:textId="77777777" w:rsidR="0024381D" w:rsidRDefault="0024381D" w:rsidP="0014174A"/>
        </w:tc>
      </w:tr>
      <w:tr w:rsidR="0024381D" w14:paraId="6D401D74" w14:textId="77777777" w:rsidTr="0024381D">
        <w:tc>
          <w:tcPr>
            <w:tcW w:w="1558" w:type="dxa"/>
          </w:tcPr>
          <w:p w14:paraId="5F26CCE4" w14:textId="77777777" w:rsidR="0024381D" w:rsidRDefault="0024381D" w:rsidP="0014174A"/>
        </w:tc>
        <w:tc>
          <w:tcPr>
            <w:tcW w:w="1558" w:type="dxa"/>
          </w:tcPr>
          <w:p w14:paraId="6E8F4096" w14:textId="77777777" w:rsidR="0024381D" w:rsidRDefault="0024381D" w:rsidP="0014174A"/>
        </w:tc>
        <w:tc>
          <w:tcPr>
            <w:tcW w:w="1558" w:type="dxa"/>
          </w:tcPr>
          <w:p w14:paraId="08AD9AB4" w14:textId="77777777" w:rsidR="0024381D" w:rsidRDefault="0024381D" w:rsidP="0014174A"/>
        </w:tc>
        <w:tc>
          <w:tcPr>
            <w:tcW w:w="1558" w:type="dxa"/>
          </w:tcPr>
          <w:p w14:paraId="0714A790" w14:textId="77777777" w:rsidR="0024381D" w:rsidRDefault="0024381D" w:rsidP="0014174A"/>
        </w:tc>
        <w:tc>
          <w:tcPr>
            <w:tcW w:w="1559" w:type="dxa"/>
          </w:tcPr>
          <w:p w14:paraId="3E6CED52" w14:textId="77777777" w:rsidR="0024381D" w:rsidRDefault="0024381D" w:rsidP="0014174A"/>
        </w:tc>
        <w:tc>
          <w:tcPr>
            <w:tcW w:w="1559" w:type="dxa"/>
          </w:tcPr>
          <w:p w14:paraId="73D92A7E" w14:textId="77777777" w:rsidR="0024381D" w:rsidRDefault="0024381D" w:rsidP="0014174A"/>
        </w:tc>
      </w:tr>
      <w:tr w:rsidR="0024381D" w14:paraId="685FC595" w14:textId="77777777" w:rsidTr="0024381D">
        <w:tc>
          <w:tcPr>
            <w:tcW w:w="1558" w:type="dxa"/>
          </w:tcPr>
          <w:p w14:paraId="4FB6EABE" w14:textId="77777777" w:rsidR="0024381D" w:rsidRDefault="0024381D" w:rsidP="0014174A"/>
        </w:tc>
        <w:tc>
          <w:tcPr>
            <w:tcW w:w="1558" w:type="dxa"/>
          </w:tcPr>
          <w:p w14:paraId="375861C0" w14:textId="77777777" w:rsidR="0024381D" w:rsidRDefault="0024381D" w:rsidP="0014174A"/>
        </w:tc>
        <w:tc>
          <w:tcPr>
            <w:tcW w:w="1558" w:type="dxa"/>
          </w:tcPr>
          <w:p w14:paraId="54AADDB6" w14:textId="77777777" w:rsidR="0024381D" w:rsidRDefault="0024381D" w:rsidP="0014174A"/>
        </w:tc>
        <w:tc>
          <w:tcPr>
            <w:tcW w:w="1558" w:type="dxa"/>
          </w:tcPr>
          <w:p w14:paraId="3A087C97" w14:textId="77777777" w:rsidR="0024381D" w:rsidRDefault="0024381D" w:rsidP="0014174A"/>
        </w:tc>
        <w:tc>
          <w:tcPr>
            <w:tcW w:w="1559" w:type="dxa"/>
          </w:tcPr>
          <w:p w14:paraId="72A06ECA" w14:textId="77777777" w:rsidR="0024381D" w:rsidRDefault="0024381D" w:rsidP="0014174A"/>
        </w:tc>
        <w:tc>
          <w:tcPr>
            <w:tcW w:w="1559" w:type="dxa"/>
          </w:tcPr>
          <w:p w14:paraId="0FC73598" w14:textId="77777777" w:rsidR="0024381D" w:rsidRDefault="0024381D" w:rsidP="0014174A"/>
        </w:tc>
      </w:tr>
      <w:tr w:rsidR="0024381D" w14:paraId="03CBAADC" w14:textId="77777777" w:rsidTr="0024381D">
        <w:tc>
          <w:tcPr>
            <w:tcW w:w="1558" w:type="dxa"/>
          </w:tcPr>
          <w:p w14:paraId="3D2BDC44" w14:textId="77777777" w:rsidR="0024381D" w:rsidRDefault="0024381D" w:rsidP="0014174A"/>
        </w:tc>
        <w:tc>
          <w:tcPr>
            <w:tcW w:w="1558" w:type="dxa"/>
          </w:tcPr>
          <w:p w14:paraId="56ADEF33" w14:textId="77777777" w:rsidR="0024381D" w:rsidRDefault="0024381D" w:rsidP="0014174A"/>
        </w:tc>
        <w:tc>
          <w:tcPr>
            <w:tcW w:w="1558" w:type="dxa"/>
          </w:tcPr>
          <w:p w14:paraId="69BE50D7" w14:textId="77777777" w:rsidR="0024381D" w:rsidRDefault="0024381D" w:rsidP="0014174A"/>
        </w:tc>
        <w:tc>
          <w:tcPr>
            <w:tcW w:w="1558" w:type="dxa"/>
          </w:tcPr>
          <w:p w14:paraId="453035BA" w14:textId="77777777" w:rsidR="0024381D" w:rsidRDefault="0024381D" w:rsidP="0014174A"/>
        </w:tc>
        <w:tc>
          <w:tcPr>
            <w:tcW w:w="1559" w:type="dxa"/>
          </w:tcPr>
          <w:p w14:paraId="6589F071" w14:textId="77777777" w:rsidR="0024381D" w:rsidRDefault="0024381D" w:rsidP="0014174A"/>
        </w:tc>
        <w:tc>
          <w:tcPr>
            <w:tcW w:w="1559" w:type="dxa"/>
          </w:tcPr>
          <w:p w14:paraId="77DA1103" w14:textId="77777777" w:rsidR="0024381D" w:rsidRDefault="0024381D" w:rsidP="0014174A"/>
        </w:tc>
      </w:tr>
      <w:tr w:rsidR="0024381D" w14:paraId="71D070CE" w14:textId="77777777" w:rsidTr="0024381D">
        <w:tc>
          <w:tcPr>
            <w:tcW w:w="1558" w:type="dxa"/>
          </w:tcPr>
          <w:p w14:paraId="37667CAF" w14:textId="77777777" w:rsidR="0024381D" w:rsidRDefault="0024381D" w:rsidP="0014174A"/>
        </w:tc>
        <w:tc>
          <w:tcPr>
            <w:tcW w:w="1558" w:type="dxa"/>
          </w:tcPr>
          <w:p w14:paraId="71CA1957" w14:textId="77777777" w:rsidR="0024381D" w:rsidRDefault="0024381D" w:rsidP="0014174A"/>
        </w:tc>
        <w:tc>
          <w:tcPr>
            <w:tcW w:w="1558" w:type="dxa"/>
          </w:tcPr>
          <w:p w14:paraId="713B21A7" w14:textId="77777777" w:rsidR="0024381D" w:rsidRDefault="0024381D" w:rsidP="0014174A"/>
        </w:tc>
        <w:tc>
          <w:tcPr>
            <w:tcW w:w="1558" w:type="dxa"/>
          </w:tcPr>
          <w:p w14:paraId="0486F809" w14:textId="77777777" w:rsidR="0024381D" w:rsidRDefault="0024381D" w:rsidP="0014174A"/>
        </w:tc>
        <w:tc>
          <w:tcPr>
            <w:tcW w:w="1559" w:type="dxa"/>
          </w:tcPr>
          <w:p w14:paraId="48E62831" w14:textId="77777777" w:rsidR="0024381D" w:rsidRDefault="0024381D" w:rsidP="0014174A"/>
        </w:tc>
        <w:tc>
          <w:tcPr>
            <w:tcW w:w="1559" w:type="dxa"/>
          </w:tcPr>
          <w:p w14:paraId="40A0BF1C" w14:textId="77777777" w:rsidR="0024381D" w:rsidRDefault="0024381D" w:rsidP="0014174A"/>
        </w:tc>
      </w:tr>
      <w:tr w:rsidR="0024381D" w14:paraId="190FF19F" w14:textId="77777777" w:rsidTr="0024381D">
        <w:tc>
          <w:tcPr>
            <w:tcW w:w="1558" w:type="dxa"/>
          </w:tcPr>
          <w:p w14:paraId="648494A8" w14:textId="77777777" w:rsidR="0024381D" w:rsidRDefault="0024381D" w:rsidP="0014174A"/>
        </w:tc>
        <w:tc>
          <w:tcPr>
            <w:tcW w:w="1558" w:type="dxa"/>
          </w:tcPr>
          <w:p w14:paraId="4D47DAC1" w14:textId="77777777" w:rsidR="0024381D" w:rsidRDefault="0024381D" w:rsidP="0014174A"/>
        </w:tc>
        <w:tc>
          <w:tcPr>
            <w:tcW w:w="1558" w:type="dxa"/>
          </w:tcPr>
          <w:p w14:paraId="58A00344" w14:textId="77777777" w:rsidR="0024381D" w:rsidRDefault="0024381D" w:rsidP="0014174A"/>
        </w:tc>
        <w:tc>
          <w:tcPr>
            <w:tcW w:w="1558" w:type="dxa"/>
          </w:tcPr>
          <w:p w14:paraId="0DAA29CA" w14:textId="77777777" w:rsidR="0024381D" w:rsidRDefault="0024381D" w:rsidP="0014174A"/>
        </w:tc>
        <w:tc>
          <w:tcPr>
            <w:tcW w:w="1559" w:type="dxa"/>
          </w:tcPr>
          <w:p w14:paraId="5411D4F1" w14:textId="77777777" w:rsidR="0024381D" w:rsidRDefault="0024381D" w:rsidP="0014174A"/>
        </w:tc>
        <w:tc>
          <w:tcPr>
            <w:tcW w:w="1559" w:type="dxa"/>
          </w:tcPr>
          <w:p w14:paraId="4B2301FC" w14:textId="77777777" w:rsidR="0024381D" w:rsidRDefault="0024381D" w:rsidP="0014174A"/>
        </w:tc>
      </w:tr>
      <w:tr w:rsidR="0024381D" w14:paraId="14DA3C87" w14:textId="77777777" w:rsidTr="0024381D">
        <w:tc>
          <w:tcPr>
            <w:tcW w:w="1558" w:type="dxa"/>
          </w:tcPr>
          <w:p w14:paraId="13B528C5" w14:textId="77777777" w:rsidR="0024381D" w:rsidRDefault="0024381D" w:rsidP="0014174A"/>
        </w:tc>
        <w:tc>
          <w:tcPr>
            <w:tcW w:w="1558" w:type="dxa"/>
          </w:tcPr>
          <w:p w14:paraId="27E9D666" w14:textId="77777777" w:rsidR="0024381D" w:rsidRDefault="0024381D" w:rsidP="0014174A"/>
        </w:tc>
        <w:tc>
          <w:tcPr>
            <w:tcW w:w="1558" w:type="dxa"/>
          </w:tcPr>
          <w:p w14:paraId="50D2CFCF" w14:textId="77777777" w:rsidR="0024381D" w:rsidRDefault="0024381D" w:rsidP="0014174A"/>
        </w:tc>
        <w:tc>
          <w:tcPr>
            <w:tcW w:w="1558" w:type="dxa"/>
          </w:tcPr>
          <w:p w14:paraId="427B205A" w14:textId="77777777" w:rsidR="0024381D" w:rsidRDefault="0024381D" w:rsidP="0014174A"/>
        </w:tc>
        <w:tc>
          <w:tcPr>
            <w:tcW w:w="1559" w:type="dxa"/>
          </w:tcPr>
          <w:p w14:paraId="0894E29B" w14:textId="77777777" w:rsidR="0024381D" w:rsidRDefault="0024381D" w:rsidP="0014174A"/>
        </w:tc>
        <w:tc>
          <w:tcPr>
            <w:tcW w:w="1559" w:type="dxa"/>
          </w:tcPr>
          <w:p w14:paraId="52C619D7" w14:textId="77777777" w:rsidR="0024381D" w:rsidRDefault="0024381D" w:rsidP="0014174A"/>
        </w:tc>
      </w:tr>
    </w:tbl>
    <w:p w14:paraId="0EF4BC05" w14:textId="542D48B9" w:rsidR="0024381D" w:rsidRDefault="0024381D" w:rsidP="0014174A"/>
    <w:p w14:paraId="684BC289" w14:textId="77777777" w:rsidR="0024381D" w:rsidRDefault="0024381D">
      <w:r>
        <w:br w:type="page"/>
      </w:r>
    </w:p>
    <w:p w14:paraId="1BA2EB65" w14:textId="3D730019" w:rsidR="0024381D" w:rsidRDefault="0024381D" w:rsidP="0014174A"/>
    <w:p w14:paraId="7FD7A25C" w14:textId="0E7C971D" w:rsidR="0024381D" w:rsidRDefault="0024381D" w:rsidP="0014174A"/>
    <w:tbl>
      <w:tblPr>
        <w:tblStyle w:val="TableGrid"/>
        <w:tblW w:w="10435" w:type="dxa"/>
        <w:tblLook w:val="04A0" w:firstRow="1" w:lastRow="0" w:firstColumn="1" w:lastColumn="0" w:noHBand="0" w:noVBand="1"/>
      </w:tblPr>
      <w:tblGrid>
        <w:gridCol w:w="10435"/>
      </w:tblGrid>
      <w:tr w:rsidR="0024381D" w14:paraId="0AFEC5C7" w14:textId="77777777" w:rsidTr="0024381D">
        <w:tc>
          <w:tcPr>
            <w:tcW w:w="10435" w:type="dxa"/>
          </w:tcPr>
          <w:p w14:paraId="160C6A7C" w14:textId="77777777" w:rsidR="0024381D" w:rsidRDefault="00C36FDC" w:rsidP="00C36FDC">
            <w:pPr>
              <w:pStyle w:val="Caption"/>
              <w:keepNext/>
            </w:pPr>
            <w:r>
              <w:t xml:space="preserve">Figure </w:t>
            </w:r>
            <w:r>
              <w:fldChar w:fldCharType="begin"/>
            </w:r>
            <w:r>
              <w:instrText xml:space="preserve"> SEQ Figure \* ARABIC </w:instrText>
            </w:r>
            <w:r>
              <w:fldChar w:fldCharType="separate"/>
            </w:r>
            <w:r>
              <w:rPr>
                <w:noProof/>
              </w:rPr>
              <w:t>1</w:t>
            </w:r>
            <w:r>
              <w:fldChar w:fldCharType="end"/>
            </w:r>
            <w:r>
              <w:t xml:space="preserve">. </w:t>
            </w:r>
          </w:p>
          <w:p w14:paraId="34891BDD" w14:textId="3B62F942" w:rsidR="00C36FDC" w:rsidRPr="00C36FDC" w:rsidRDefault="00C36FDC" w:rsidP="00C36FDC">
            <w:r>
              <w:t xml:space="preserve">Spatial distribution of nonprofits </w:t>
            </w:r>
          </w:p>
        </w:tc>
      </w:tr>
      <w:tr w:rsidR="0024381D" w14:paraId="00CE12F9" w14:textId="77777777" w:rsidTr="0024381D">
        <w:trPr>
          <w:trHeight w:val="8144"/>
        </w:trPr>
        <w:tc>
          <w:tcPr>
            <w:tcW w:w="10435" w:type="dxa"/>
          </w:tcPr>
          <w:p w14:paraId="6AF62A9F" w14:textId="66CC82D7" w:rsidR="0024381D" w:rsidRDefault="0024381D" w:rsidP="0014174A">
            <w:r>
              <w:rPr>
                <w:noProof/>
              </w:rPr>
              <w:drawing>
                <wp:inline distT="0" distB="0" distL="0" distR="0" wp14:anchorId="4EC44DBE" wp14:editId="58C6E60C">
                  <wp:extent cx="6154616" cy="5181450"/>
                  <wp:effectExtent l="0" t="0" r="5080" b="635"/>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6160677" cy="5186552"/>
                          </a:xfrm>
                          <a:prstGeom prst="rect">
                            <a:avLst/>
                          </a:prstGeom>
                        </pic:spPr>
                      </pic:pic>
                    </a:graphicData>
                  </a:graphic>
                </wp:inline>
              </w:drawing>
            </w:r>
          </w:p>
        </w:tc>
      </w:tr>
      <w:tr w:rsidR="0024381D" w14:paraId="19267B0E" w14:textId="77777777" w:rsidTr="0024381D">
        <w:tc>
          <w:tcPr>
            <w:tcW w:w="10435" w:type="dxa"/>
          </w:tcPr>
          <w:p w14:paraId="7CBA7BA6" w14:textId="057DE030" w:rsidR="0024381D" w:rsidRDefault="00C36FDC" w:rsidP="0014174A">
            <w:r>
              <w:t xml:space="preserve">Fig 1. </w:t>
            </w:r>
          </w:p>
        </w:tc>
      </w:tr>
    </w:tbl>
    <w:p w14:paraId="5CBDF865" w14:textId="744B8EBE" w:rsidR="0024381D" w:rsidRDefault="0024381D" w:rsidP="0014174A"/>
    <w:p w14:paraId="11AFF3E1" w14:textId="262BC519" w:rsidR="0024381D" w:rsidRDefault="0024381D" w:rsidP="0014174A"/>
    <w:p w14:paraId="7835190F" w14:textId="280F5182" w:rsidR="0024381D" w:rsidRDefault="0024381D">
      <w:r>
        <w:br w:type="page"/>
      </w:r>
    </w:p>
    <w:tbl>
      <w:tblPr>
        <w:tblStyle w:val="TableGrid"/>
        <w:tblW w:w="0" w:type="auto"/>
        <w:tblLook w:val="04A0" w:firstRow="1" w:lastRow="0" w:firstColumn="1" w:lastColumn="0" w:noHBand="0" w:noVBand="1"/>
      </w:tblPr>
      <w:tblGrid>
        <w:gridCol w:w="9350"/>
      </w:tblGrid>
      <w:tr w:rsidR="0024381D" w14:paraId="7D3096D0" w14:textId="77777777" w:rsidTr="0024381D">
        <w:tc>
          <w:tcPr>
            <w:tcW w:w="9350" w:type="dxa"/>
          </w:tcPr>
          <w:p w14:paraId="16029C3D" w14:textId="77777777" w:rsidR="0024381D" w:rsidRDefault="0024381D" w:rsidP="0014174A"/>
        </w:tc>
      </w:tr>
      <w:tr w:rsidR="0024381D" w14:paraId="1E222304" w14:textId="77777777" w:rsidTr="0024381D">
        <w:tc>
          <w:tcPr>
            <w:tcW w:w="9350" w:type="dxa"/>
          </w:tcPr>
          <w:p w14:paraId="4C16B4C7" w14:textId="6BCF492B" w:rsidR="0024381D" w:rsidRDefault="00427823" w:rsidP="0014174A">
            <w:r>
              <w:rPr>
                <w:noProof/>
              </w:rPr>
              <w:drawing>
                <wp:inline distT="0" distB="0" distL="0" distR="0" wp14:anchorId="0A36E332" wp14:editId="5C2A3A7C">
                  <wp:extent cx="5943600" cy="4979035"/>
                  <wp:effectExtent l="0" t="0" r="0" b="0"/>
                  <wp:docPr id="6"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979035"/>
                          </a:xfrm>
                          <a:prstGeom prst="rect">
                            <a:avLst/>
                          </a:prstGeom>
                        </pic:spPr>
                      </pic:pic>
                    </a:graphicData>
                  </a:graphic>
                </wp:inline>
              </w:drawing>
            </w:r>
          </w:p>
        </w:tc>
      </w:tr>
      <w:tr w:rsidR="0024381D" w14:paraId="652A8E04" w14:textId="77777777" w:rsidTr="0024381D">
        <w:tc>
          <w:tcPr>
            <w:tcW w:w="9350" w:type="dxa"/>
          </w:tcPr>
          <w:p w14:paraId="1EA61970" w14:textId="77777777" w:rsidR="0024381D" w:rsidRDefault="0024381D" w:rsidP="0014174A"/>
        </w:tc>
      </w:tr>
    </w:tbl>
    <w:p w14:paraId="6EB6A1D8" w14:textId="77777777" w:rsidR="0024381D" w:rsidRPr="0014174A" w:rsidRDefault="0024381D" w:rsidP="0014174A"/>
    <w:sectPr w:rsidR="0024381D" w:rsidRPr="0014174A" w:rsidSect="002951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02"/>
    <w:rsid w:val="000025AD"/>
    <w:rsid w:val="00014E7B"/>
    <w:rsid w:val="00053DC7"/>
    <w:rsid w:val="000776FF"/>
    <w:rsid w:val="000A4632"/>
    <w:rsid w:val="000A498F"/>
    <w:rsid w:val="000B0290"/>
    <w:rsid w:val="0014174A"/>
    <w:rsid w:val="001E00A0"/>
    <w:rsid w:val="001E5203"/>
    <w:rsid w:val="001F1FC5"/>
    <w:rsid w:val="0024381D"/>
    <w:rsid w:val="002951B8"/>
    <w:rsid w:val="002C37A7"/>
    <w:rsid w:val="002C37F4"/>
    <w:rsid w:val="0032078F"/>
    <w:rsid w:val="00332FC4"/>
    <w:rsid w:val="003A315B"/>
    <w:rsid w:val="003E3884"/>
    <w:rsid w:val="0042180C"/>
    <w:rsid w:val="00426EC0"/>
    <w:rsid w:val="00427823"/>
    <w:rsid w:val="00464015"/>
    <w:rsid w:val="0051676E"/>
    <w:rsid w:val="00532B20"/>
    <w:rsid w:val="0053312F"/>
    <w:rsid w:val="005570F4"/>
    <w:rsid w:val="005941B9"/>
    <w:rsid w:val="005A60F4"/>
    <w:rsid w:val="005D4536"/>
    <w:rsid w:val="005D5194"/>
    <w:rsid w:val="005F3C5D"/>
    <w:rsid w:val="0060310E"/>
    <w:rsid w:val="00635613"/>
    <w:rsid w:val="006545D4"/>
    <w:rsid w:val="006B5A85"/>
    <w:rsid w:val="006F01A2"/>
    <w:rsid w:val="006F277E"/>
    <w:rsid w:val="0071287E"/>
    <w:rsid w:val="00762F91"/>
    <w:rsid w:val="007C1D95"/>
    <w:rsid w:val="007C571B"/>
    <w:rsid w:val="007E70B5"/>
    <w:rsid w:val="007E7AF2"/>
    <w:rsid w:val="00811BE7"/>
    <w:rsid w:val="0081581D"/>
    <w:rsid w:val="008379AA"/>
    <w:rsid w:val="008403CB"/>
    <w:rsid w:val="008646B2"/>
    <w:rsid w:val="008A6FA5"/>
    <w:rsid w:val="008C39EC"/>
    <w:rsid w:val="008D3E50"/>
    <w:rsid w:val="008F3520"/>
    <w:rsid w:val="00974488"/>
    <w:rsid w:val="009A7E99"/>
    <w:rsid w:val="009B6788"/>
    <w:rsid w:val="00A30172"/>
    <w:rsid w:val="00A47A87"/>
    <w:rsid w:val="00A561C0"/>
    <w:rsid w:val="00A77802"/>
    <w:rsid w:val="00AA01BA"/>
    <w:rsid w:val="00B02F3C"/>
    <w:rsid w:val="00B641D2"/>
    <w:rsid w:val="00B95193"/>
    <w:rsid w:val="00BA7E28"/>
    <w:rsid w:val="00BD77B3"/>
    <w:rsid w:val="00BE42B3"/>
    <w:rsid w:val="00BF2F05"/>
    <w:rsid w:val="00BF4B17"/>
    <w:rsid w:val="00C36FDC"/>
    <w:rsid w:val="00C539ED"/>
    <w:rsid w:val="00C7756A"/>
    <w:rsid w:val="00CA14F8"/>
    <w:rsid w:val="00CA302B"/>
    <w:rsid w:val="00CC710E"/>
    <w:rsid w:val="00D22150"/>
    <w:rsid w:val="00D455B1"/>
    <w:rsid w:val="00DC2F96"/>
    <w:rsid w:val="00DD15D4"/>
    <w:rsid w:val="00DD600C"/>
    <w:rsid w:val="00DE0EFC"/>
    <w:rsid w:val="00E35125"/>
    <w:rsid w:val="00E926F3"/>
    <w:rsid w:val="00EB1692"/>
    <w:rsid w:val="00EE6B49"/>
    <w:rsid w:val="00F04E0B"/>
    <w:rsid w:val="00F363BF"/>
    <w:rsid w:val="00FA68BA"/>
    <w:rsid w:val="00FE2C6C"/>
    <w:rsid w:val="00FE3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D1D16"/>
  <w15:docId w15:val="{DA437AB4-44CE-374F-85AB-F20F55F8F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ferences"/>
    <w:qFormat/>
    <w:rsid w:val="00A77802"/>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6545D4"/>
    <w:pPr>
      <w:keepNext/>
      <w:keepLines/>
      <w:tabs>
        <w:tab w:val="left" w:pos="315"/>
      </w:tabs>
      <w:spacing w:line="480" w:lineRule="auto"/>
      <w:contextualSpacing/>
      <w:jc w:val="center"/>
      <w:outlineLvl w:val="0"/>
    </w:pPr>
    <w:rPr>
      <w:rFonts w:eastAsiaTheme="majorEastAsia"/>
      <w:b/>
      <w:color w:val="000000"/>
      <w:szCs w:val="20"/>
    </w:rPr>
  </w:style>
  <w:style w:type="paragraph" w:styleId="Heading2">
    <w:name w:val="heading 2"/>
    <w:basedOn w:val="Normal"/>
    <w:next w:val="Normal"/>
    <w:link w:val="Heading2Char"/>
    <w:autoRedefine/>
    <w:uiPriority w:val="9"/>
    <w:unhideWhenUsed/>
    <w:qFormat/>
    <w:rsid w:val="00811BE7"/>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BodyText"/>
    <w:link w:val="Heading3Char"/>
    <w:autoRedefine/>
    <w:uiPriority w:val="9"/>
    <w:unhideWhenUsed/>
    <w:qFormat/>
    <w:rsid w:val="00CA14F8"/>
    <w:pPr>
      <w:keepNext/>
      <w:keepLines/>
      <w:spacing w:before="200"/>
      <w:outlineLvl w:val="2"/>
    </w:pPr>
    <w:rPr>
      <w:rFonts w:eastAsiaTheme="majorEastAsia" w:cstheme="majorBidi"/>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5D4"/>
    <w:rPr>
      <w:rFonts w:ascii="Times New Roman" w:eastAsiaTheme="majorEastAsia" w:hAnsi="Times New Roman" w:cs="Times New Roman"/>
      <w:b/>
      <w:color w:val="000000"/>
      <w:szCs w:val="20"/>
    </w:rPr>
  </w:style>
  <w:style w:type="character" w:customStyle="1" w:styleId="Heading2Char">
    <w:name w:val="Heading 2 Char"/>
    <w:basedOn w:val="DefaultParagraphFont"/>
    <w:link w:val="Heading2"/>
    <w:uiPriority w:val="9"/>
    <w:rsid w:val="00811BE7"/>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A14F8"/>
    <w:rPr>
      <w:rFonts w:ascii="Times New Roman" w:eastAsiaTheme="majorEastAsia" w:hAnsi="Times New Roman" w:cstheme="majorBidi"/>
      <w:b/>
      <w:bCs/>
      <w:i/>
      <w:szCs w:val="28"/>
    </w:rPr>
  </w:style>
  <w:style w:type="paragraph" w:styleId="BodyText">
    <w:name w:val="Body Text"/>
    <w:basedOn w:val="Normal"/>
    <w:link w:val="BodyTextChar"/>
    <w:autoRedefine/>
    <w:qFormat/>
    <w:rsid w:val="006B5A85"/>
    <w:pPr>
      <w:spacing w:before="180" w:after="180" w:line="480" w:lineRule="auto"/>
      <w:contextualSpacing/>
    </w:pPr>
  </w:style>
  <w:style w:type="character" w:customStyle="1" w:styleId="BodyTextChar">
    <w:name w:val="Body Text Char"/>
    <w:basedOn w:val="DefaultParagraphFont"/>
    <w:link w:val="BodyText"/>
    <w:rsid w:val="006B5A85"/>
    <w:rPr>
      <w:rFonts w:ascii="Times New Roman" w:hAnsi="Times New Roman"/>
    </w:rPr>
  </w:style>
  <w:style w:type="paragraph" w:customStyle="1" w:styleId="Compact">
    <w:name w:val="Compact"/>
    <w:basedOn w:val="BodyText"/>
    <w:autoRedefine/>
    <w:qFormat/>
    <w:rsid w:val="00BE42B3"/>
    <w:pPr>
      <w:snapToGrid w:val="0"/>
      <w:spacing w:before="36" w:after="36" w:line="360" w:lineRule="auto"/>
      <w:jc w:val="both"/>
    </w:pPr>
    <w:rPr>
      <w:sz w:val="21"/>
    </w:rPr>
  </w:style>
  <w:style w:type="paragraph" w:styleId="Title">
    <w:name w:val="Title"/>
    <w:basedOn w:val="Normal"/>
    <w:next w:val="Normal"/>
    <w:link w:val="TitleChar"/>
    <w:uiPriority w:val="10"/>
    <w:qFormat/>
    <w:rsid w:val="007C1D95"/>
    <w:pPr>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7C1D95"/>
    <w:rPr>
      <w:rFonts w:ascii="Times New Roman" w:eastAsiaTheme="majorEastAsia" w:hAnsi="Times New Roman" w:cstheme="majorBidi"/>
      <w:spacing w:val="-10"/>
      <w:kern w:val="28"/>
      <w:szCs w:val="56"/>
    </w:rPr>
  </w:style>
  <w:style w:type="paragraph" w:styleId="NoSpacing">
    <w:name w:val="No Spacing"/>
    <w:aliases w:val="table"/>
    <w:uiPriority w:val="1"/>
    <w:qFormat/>
    <w:rsid w:val="00BF2F05"/>
    <w:pPr>
      <w:jc w:val="center"/>
    </w:pPr>
    <w:rPr>
      <w:rFonts w:ascii="Times New Roman" w:hAnsi="Times New Roman"/>
    </w:rPr>
  </w:style>
  <w:style w:type="paragraph" w:customStyle="1" w:styleId="figurecaption">
    <w:name w:val="figure_caption"/>
    <w:basedOn w:val="BodyText"/>
    <w:autoRedefine/>
    <w:qFormat/>
    <w:rsid w:val="0071287E"/>
    <w:pPr>
      <w:snapToGrid w:val="0"/>
      <w:spacing w:before="36" w:after="36" w:line="360" w:lineRule="auto"/>
      <w:ind w:firstLine="720"/>
    </w:pPr>
    <w:rPr>
      <w:sz w:val="21"/>
    </w:rPr>
  </w:style>
  <w:style w:type="paragraph" w:styleId="Bibliography">
    <w:name w:val="Bibliography"/>
    <w:basedOn w:val="Normal"/>
    <w:next w:val="Normal"/>
    <w:uiPriority w:val="37"/>
    <w:unhideWhenUsed/>
    <w:rsid w:val="0014174A"/>
    <w:pPr>
      <w:spacing w:line="480" w:lineRule="auto"/>
      <w:ind w:left="720" w:hanging="720"/>
    </w:pPr>
  </w:style>
  <w:style w:type="table" w:styleId="TableGrid">
    <w:name w:val="Table Grid"/>
    <w:basedOn w:val="TableNormal"/>
    <w:uiPriority w:val="39"/>
    <w:rsid w:val="00243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6FD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0688">
      <w:bodyDiv w:val="1"/>
      <w:marLeft w:val="0"/>
      <w:marRight w:val="0"/>
      <w:marTop w:val="0"/>
      <w:marBottom w:val="0"/>
      <w:divBdr>
        <w:top w:val="none" w:sz="0" w:space="0" w:color="auto"/>
        <w:left w:val="none" w:sz="0" w:space="0" w:color="auto"/>
        <w:bottom w:val="none" w:sz="0" w:space="0" w:color="auto"/>
        <w:right w:val="none" w:sz="0" w:space="0" w:color="auto"/>
      </w:divBdr>
    </w:div>
    <w:div w:id="106123961">
      <w:bodyDiv w:val="1"/>
      <w:marLeft w:val="0"/>
      <w:marRight w:val="0"/>
      <w:marTop w:val="0"/>
      <w:marBottom w:val="0"/>
      <w:divBdr>
        <w:top w:val="none" w:sz="0" w:space="0" w:color="auto"/>
        <w:left w:val="none" w:sz="0" w:space="0" w:color="auto"/>
        <w:bottom w:val="none" w:sz="0" w:space="0" w:color="auto"/>
        <w:right w:val="none" w:sz="0" w:space="0" w:color="auto"/>
      </w:divBdr>
    </w:div>
    <w:div w:id="480732074">
      <w:bodyDiv w:val="1"/>
      <w:marLeft w:val="0"/>
      <w:marRight w:val="0"/>
      <w:marTop w:val="0"/>
      <w:marBottom w:val="0"/>
      <w:divBdr>
        <w:top w:val="none" w:sz="0" w:space="0" w:color="auto"/>
        <w:left w:val="none" w:sz="0" w:space="0" w:color="auto"/>
        <w:bottom w:val="none" w:sz="0" w:space="0" w:color="auto"/>
        <w:right w:val="none" w:sz="0" w:space="0" w:color="auto"/>
      </w:divBdr>
    </w:div>
    <w:div w:id="532622671">
      <w:bodyDiv w:val="1"/>
      <w:marLeft w:val="0"/>
      <w:marRight w:val="0"/>
      <w:marTop w:val="0"/>
      <w:marBottom w:val="0"/>
      <w:divBdr>
        <w:top w:val="none" w:sz="0" w:space="0" w:color="auto"/>
        <w:left w:val="none" w:sz="0" w:space="0" w:color="auto"/>
        <w:bottom w:val="none" w:sz="0" w:space="0" w:color="auto"/>
        <w:right w:val="none" w:sz="0" w:space="0" w:color="auto"/>
      </w:divBdr>
    </w:div>
    <w:div w:id="596980611">
      <w:bodyDiv w:val="1"/>
      <w:marLeft w:val="0"/>
      <w:marRight w:val="0"/>
      <w:marTop w:val="0"/>
      <w:marBottom w:val="0"/>
      <w:divBdr>
        <w:top w:val="none" w:sz="0" w:space="0" w:color="auto"/>
        <w:left w:val="none" w:sz="0" w:space="0" w:color="auto"/>
        <w:bottom w:val="none" w:sz="0" w:space="0" w:color="auto"/>
        <w:right w:val="none" w:sz="0" w:space="0" w:color="auto"/>
      </w:divBdr>
    </w:div>
    <w:div w:id="603079654">
      <w:bodyDiv w:val="1"/>
      <w:marLeft w:val="0"/>
      <w:marRight w:val="0"/>
      <w:marTop w:val="0"/>
      <w:marBottom w:val="0"/>
      <w:divBdr>
        <w:top w:val="none" w:sz="0" w:space="0" w:color="auto"/>
        <w:left w:val="none" w:sz="0" w:space="0" w:color="auto"/>
        <w:bottom w:val="none" w:sz="0" w:space="0" w:color="auto"/>
        <w:right w:val="none" w:sz="0" w:space="0" w:color="auto"/>
      </w:divBdr>
    </w:div>
    <w:div w:id="773207160">
      <w:bodyDiv w:val="1"/>
      <w:marLeft w:val="0"/>
      <w:marRight w:val="0"/>
      <w:marTop w:val="0"/>
      <w:marBottom w:val="0"/>
      <w:divBdr>
        <w:top w:val="none" w:sz="0" w:space="0" w:color="auto"/>
        <w:left w:val="none" w:sz="0" w:space="0" w:color="auto"/>
        <w:bottom w:val="none" w:sz="0" w:space="0" w:color="auto"/>
        <w:right w:val="none" w:sz="0" w:space="0" w:color="auto"/>
      </w:divBdr>
    </w:div>
    <w:div w:id="829519948">
      <w:bodyDiv w:val="1"/>
      <w:marLeft w:val="0"/>
      <w:marRight w:val="0"/>
      <w:marTop w:val="0"/>
      <w:marBottom w:val="0"/>
      <w:divBdr>
        <w:top w:val="none" w:sz="0" w:space="0" w:color="auto"/>
        <w:left w:val="none" w:sz="0" w:space="0" w:color="auto"/>
        <w:bottom w:val="none" w:sz="0" w:space="0" w:color="auto"/>
        <w:right w:val="none" w:sz="0" w:space="0" w:color="auto"/>
      </w:divBdr>
    </w:div>
    <w:div w:id="1005405641">
      <w:bodyDiv w:val="1"/>
      <w:marLeft w:val="0"/>
      <w:marRight w:val="0"/>
      <w:marTop w:val="0"/>
      <w:marBottom w:val="0"/>
      <w:divBdr>
        <w:top w:val="none" w:sz="0" w:space="0" w:color="auto"/>
        <w:left w:val="none" w:sz="0" w:space="0" w:color="auto"/>
        <w:bottom w:val="none" w:sz="0" w:space="0" w:color="auto"/>
        <w:right w:val="none" w:sz="0" w:space="0" w:color="auto"/>
      </w:divBdr>
    </w:div>
    <w:div w:id="1040131639">
      <w:bodyDiv w:val="1"/>
      <w:marLeft w:val="0"/>
      <w:marRight w:val="0"/>
      <w:marTop w:val="0"/>
      <w:marBottom w:val="0"/>
      <w:divBdr>
        <w:top w:val="none" w:sz="0" w:space="0" w:color="auto"/>
        <w:left w:val="none" w:sz="0" w:space="0" w:color="auto"/>
        <w:bottom w:val="none" w:sz="0" w:space="0" w:color="auto"/>
        <w:right w:val="none" w:sz="0" w:space="0" w:color="auto"/>
      </w:divBdr>
    </w:div>
    <w:div w:id="1199977850">
      <w:bodyDiv w:val="1"/>
      <w:marLeft w:val="0"/>
      <w:marRight w:val="0"/>
      <w:marTop w:val="0"/>
      <w:marBottom w:val="0"/>
      <w:divBdr>
        <w:top w:val="none" w:sz="0" w:space="0" w:color="auto"/>
        <w:left w:val="none" w:sz="0" w:space="0" w:color="auto"/>
        <w:bottom w:val="none" w:sz="0" w:space="0" w:color="auto"/>
        <w:right w:val="none" w:sz="0" w:space="0" w:color="auto"/>
      </w:divBdr>
    </w:div>
    <w:div w:id="1444036621">
      <w:bodyDiv w:val="1"/>
      <w:marLeft w:val="0"/>
      <w:marRight w:val="0"/>
      <w:marTop w:val="0"/>
      <w:marBottom w:val="0"/>
      <w:divBdr>
        <w:top w:val="none" w:sz="0" w:space="0" w:color="auto"/>
        <w:left w:val="none" w:sz="0" w:space="0" w:color="auto"/>
        <w:bottom w:val="none" w:sz="0" w:space="0" w:color="auto"/>
        <w:right w:val="none" w:sz="0" w:space="0" w:color="auto"/>
      </w:divBdr>
    </w:div>
    <w:div w:id="1465656572">
      <w:bodyDiv w:val="1"/>
      <w:marLeft w:val="0"/>
      <w:marRight w:val="0"/>
      <w:marTop w:val="0"/>
      <w:marBottom w:val="0"/>
      <w:divBdr>
        <w:top w:val="none" w:sz="0" w:space="0" w:color="auto"/>
        <w:left w:val="none" w:sz="0" w:space="0" w:color="auto"/>
        <w:bottom w:val="none" w:sz="0" w:space="0" w:color="auto"/>
        <w:right w:val="none" w:sz="0" w:space="0" w:color="auto"/>
      </w:divBdr>
    </w:div>
    <w:div w:id="20751567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TotalTime>
  <Pages>11</Pages>
  <Words>6556</Words>
  <Characters>3737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Mayer</dc:creator>
  <cp:keywords/>
  <dc:description/>
  <cp:lastModifiedBy>Duncan Mayer</cp:lastModifiedBy>
  <cp:revision>8</cp:revision>
  <dcterms:created xsi:type="dcterms:W3CDTF">2022-08-07T00:56:00Z</dcterms:created>
  <dcterms:modified xsi:type="dcterms:W3CDTF">2022-08-22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gbOmVzTh"/&gt;&lt;style id="http://www.zotero.org/styles/apa" locale="en-US" hasBibliography="1" bibliographyStyleHasBeenSet="1"/&gt;&lt;prefs&gt;&lt;pref name="fieldType" value="Field"/&gt;&lt;/prefs&gt;&lt;/data&gt;</vt:lpwstr>
  </property>
</Properties>
</file>